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6CF73D" w14:textId="74E135E1" w:rsidR="007C40A2" w:rsidRDefault="007C40A2" w:rsidP="0058138D">
      <w:pPr>
        <w:pStyle w:val="Title"/>
      </w:pPr>
      <w:r w:rsidRPr="007C40A2">
        <w:t xml:space="preserve">STRUCTURAL TEMPLATE AND FORMATTING INSTRUCTIONS FOR IGLC PAPERS </w:t>
      </w:r>
    </w:p>
    <w:p w14:paraId="612DF2AA" w14:textId="73803C10" w:rsidR="00CA3231" w:rsidRDefault="00CA3231" w:rsidP="008355C1">
      <w:pPr>
        <w:pStyle w:val="Authors"/>
        <w:rPr>
          <w:lang w:val="nb-NO"/>
        </w:rPr>
      </w:pPr>
      <w:r w:rsidRPr="00B341F1">
        <w:rPr>
          <w:lang w:val="nb-NO"/>
        </w:rPr>
        <w:t>Frode Drevland</w:t>
      </w:r>
      <w:r>
        <w:rPr>
          <w:rStyle w:val="FootnoteReference"/>
        </w:rPr>
        <w:footnoteReference w:id="2"/>
      </w:r>
      <w:r w:rsidR="004D72AF" w:rsidRPr="00DB4F12">
        <w:rPr>
          <w:lang w:val="nb-NO"/>
        </w:rPr>
        <w:t xml:space="preserve">, </w:t>
      </w:r>
      <w:r w:rsidR="001775F3" w:rsidRPr="00B341F1">
        <w:rPr>
          <w:lang w:val="nb-NO"/>
        </w:rPr>
        <w:t>Eric Forcael</w:t>
      </w:r>
      <w:r w:rsidR="001775F3">
        <w:rPr>
          <w:rStyle w:val="FootnoteReference"/>
        </w:rPr>
        <w:footnoteReference w:id="3"/>
      </w:r>
      <w:r w:rsidR="001775F3" w:rsidRPr="00B341F1">
        <w:rPr>
          <w:lang w:val="nb-NO"/>
        </w:rPr>
        <w:t>, Farook Hamzeh</w:t>
      </w:r>
      <w:r w:rsidR="001775F3">
        <w:rPr>
          <w:rStyle w:val="FootnoteReference"/>
        </w:rPr>
        <w:footnoteReference w:id="4"/>
      </w:r>
      <w:r w:rsidR="001775F3" w:rsidRPr="00B341F1">
        <w:rPr>
          <w:lang w:val="nb-NO"/>
        </w:rPr>
        <w:t>, Mani Poshdar</w:t>
      </w:r>
      <w:r w:rsidR="001775F3">
        <w:rPr>
          <w:rStyle w:val="FootnoteReference"/>
        </w:rPr>
        <w:footnoteReference w:id="5"/>
      </w:r>
      <w:r w:rsidR="001775F3" w:rsidRPr="00B341F1">
        <w:rPr>
          <w:lang w:val="nb-NO"/>
        </w:rPr>
        <w:t>, &amp;</w:t>
      </w:r>
      <w:r w:rsidR="00DB4F12">
        <w:rPr>
          <w:lang w:val="nb-NO"/>
        </w:rPr>
        <w:t xml:space="preserve"> </w:t>
      </w:r>
      <w:r w:rsidR="001775F3" w:rsidRPr="00B341F1">
        <w:rPr>
          <w:lang w:val="nb-NO"/>
        </w:rPr>
        <w:t>Iris D. Tommelein</w:t>
      </w:r>
      <w:r w:rsidR="001775F3">
        <w:rPr>
          <w:rStyle w:val="FootnoteReference"/>
        </w:rPr>
        <w:footnoteReference w:id="6"/>
      </w:r>
    </w:p>
    <w:p w14:paraId="4699D8DD" w14:textId="497B1D75" w:rsidR="00F17EB3" w:rsidRDefault="007C40A2" w:rsidP="00B82D44">
      <w:pPr>
        <w:pStyle w:val="Heading1"/>
      </w:pPr>
      <w:r w:rsidRPr="00DB4F12">
        <w:rPr>
          <w:lang w:val="nb-NO"/>
        </w:rPr>
        <w:t xml:space="preserve"> </w:t>
      </w:r>
      <w:r w:rsidR="00F17EB3">
        <w:t>Abstract</w:t>
      </w:r>
    </w:p>
    <w:p w14:paraId="5B9D08C1" w14:textId="2FD3CB60" w:rsidR="007C40A2" w:rsidRPr="007C40A2" w:rsidRDefault="007C40A2" w:rsidP="007C40A2">
      <w:pPr>
        <w:pStyle w:val="TextFirst"/>
      </w:pPr>
      <w:r w:rsidRPr="007C40A2">
        <w:t xml:space="preserve">This paper describes how you should prepare your technical paper for submission, review, and inclusion in the Proceedings of the </w:t>
      </w:r>
      <w:proofErr w:type="spellStart"/>
      <w:r w:rsidR="00226E70">
        <w:t>XX</w:t>
      </w:r>
      <w:r w:rsidR="00226E70" w:rsidRPr="00226E70">
        <w:rPr>
          <w:vertAlign w:val="superscript"/>
        </w:rPr>
        <w:t>th</w:t>
      </w:r>
      <w:proofErr w:type="spellEnd"/>
      <w:r w:rsidR="00226E70" w:rsidRPr="007C40A2">
        <w:t xml:space="preserve"> </w:t>
      </w:r>
      <w:r w:rsidRPr="007C40A2">
        <w:t>Annual Conference of the International Group for Lean Construction (</w:t>
      </w:r>
      <w:r w:rsidR="00226E70" w:rsidRPr="007C40A2">
        <w:t>IGLC</w:t>
      </w:r>
      <w:r w:rsidR="00226E70">
        <w:t>XX</w:t>
      </w:r>
      <w:r w:rsidRPr="007C40A2">
        <w:t xml:space="preserve">). Using this template and following these instructions is important: our proceedings must be easy to read and have a consistent, professional appearance. To ensure that your paper will conform to the required formatting, just modify this file by typing in your contents while erasing the remainder as you go, and apply the formatting provided in the Microsoft Word style sheet that is used to format this document. </w:t>
      </w:r>
    </w:p>
    <w:p w14:paraId="3265CC60" w14:textId="44F6A41C" w:rsidR="007C40A2" w:rsidRPr="007C40A2" w:rsidRDefault="007C40A2" w:rsidP="007C40A2">
      <w:pPr>
        <w:pStyle w:val="TextRunning"/>
      </w:pPr>
      <w:r w:rsidRPr="007C40A2">
        <w:t xml:space="preserve">Structuring papers according to this template will help you report clearly on your work. </w:t>
      </w:r>
      <w:r w:rsidR="0017155B" w:rsidRPr="0017155B">
        <w:t>Correct formatting, including the use of provided styles and adherence to layout settings, allows the organisers to efficiently compile the proceedings and prepare papers for online posting on the IGLC website.</w:t>
      </w:r>
      <w:r w:rsidR="003D724A">
        <w:t xml:space="preserve"> </w:t>
      </w:r>
      <w:r w:rsidRPr="007C40A2">
        <w:t>(</w:t>
      </w:r>
      <w:hyperlink r:id="rId8" w:history="1">
        <w:r w:rsidR="00E075CE" w:rsidRPr="00E075CE">
          <w:rPr>
            <w:rStyle w:val="Hyperlink"/>
          </w:rPr>
          <w:t>Structural template and formatting instructions for IGLC papers</w:t>
        </w:r>
      </w:hyperlink>
      <w:r w:rsidRPr="007C40A2">
        <w:t xml:space="preserve">). </w:t>
      </w:r>
    </w:p>
    <w:p w14:paraId="0F05D725" w14:textId="77777777" w:rsidR="007C40A2" w:rsidRDefault="007C40A2" w:rsidP="007C40A2">
      <w:pPr>
        <w:pStyle w:val="TextRunning"/>
      </w:pPr>
      <w:r w:rsidRPr="007C40A2">
        <w:t xml:space="preserve">These instructions have been adopted to format this paper. Please follow them so that your submission will have the same look-and-feel as this paper. </w:t>
      </w:r>
    </w:p>
    <w:p w14:paraId="796CC692" w14:textId="5A6FD331" w:rsidR="003C39F9" w:rsidRPr="00B748BD" w:rsidRDefault="003C39F9" w:rsidP="007C40A2">
      <w:pPr>
        <w:pStyle w:val="Heading1"/>
      </w:pPr>
      <w:r w:rsidRPr="00B748BD">
        <w:t>K</w:t>
      </w:r>
      <w:r w:rsidR="003847BF" w:rsidRPr="00B748BD">
        <w:t>eywords</w:t>
      </w:r>
    </w:p>
    <w:p w14:paraId="4AE6F46F" w14:textId="77777777" w:rsidR="00AD426C" w:rsidRDefault="009567B0" w:rsidP="00AD426C">
      <w:pPr>
        <w:pStyle w:val="TextFirst"/>
        <w:rPr>
          <w:lang w:val="en-US"/>
        </w:rPr>
      </w:pPr>
      <w:r w:rsidRPr="00B748BD">
        <w:rPr>
          <w:lang w:val="en-US"/>
        </w:rPr>
        <w:t>L</w:t>
      </w:r>
      <w:r w:rsidR="003C39F9" w:rsidRPr="00B748BD">
        <w:rPr>
          <w:lang w:val="en-US"/>
        </w:rPr>
        <w:t xml:space="preserve">ean construction, </w:t>
      </w:r>
      <w:r w:rsidR="00AD426C">
        <w:rPr>
          <w:lang w:val="en-US"/>
        </w:rPr>
        <w:t>template, formatting, instructions, references.</w:t>
      </w:r>
    </w:p>
    <w:p w14:paraId="7F4DB6D7" w14:textId="77777777" w:rsidR="003C39F9" w:rsidRDefault="003C39F9" w:rsidP="005C256A">
      <w:pPr>
        <w:pStyle w:val="Heading1"/>
        <w:rPr>
          <w:lang w:val="en-US"/>
        </w:rPr>
      </w:pPr>
      <w:r w:rsidRPr="00B748BD">
        <w:rPr>
          <w:lang w:val="en-US"/>
        </w:rPr>
        <w:t>Introduction</w:t>
      </w:r>
    </w:p>
    <w:p w14:paraId="0C778FA4" w14:textId="77777777" w:rsidR="0058138D" w:rsidRDefault="0058138D" w:rsidP="00DA63BA">
      <w:pPr>
        <w:pStyle w:val="TextFirst"/>
      </w:pPr>
      <w:r>
        <w:t>This paper's structural template and formatting instructions differ only slightly from the specifications we have used for previous proceedings of the Annual Conference of the International Group for Lean Construction (IGLC). The language for papers to be included in the proceedings is English; both UK English and American English are acceptable, but please select one and use it consistently in your paper.</w:t>
      </w:r>
    </w:p>
    <w:p w14:paraId="61CE4AFC" w14:textId="28BBCEC7" w:rsidR="0058138D" w:rsidRDefault="0058138D" w:rsidP="0058138D">
      <w:pPr>
        <w:pStyle w:val="TextRunning"/>
      </w:pPr>
      <w:r>
        <w:t xml:space="preserve">If you are not yet familiar with style sheets, we encourage you to use this opportunity to learn how to use them. The Microsoft (n.d. </w:t>
      </w:r>
      <w:r w:rsidR="002E69FF">
        <w:t>-</w:t>
      </w:r>
      <w:r>
        <w:t>a) website and YouTube offer tutorials.</w:t>
      </w:r>
    </w:p>
    <w:p w14:paraId="421F9F88" w14:textId="77777777" w:rsidR="0058138D" w:rsidRDefault="0058138D" w:rsidP="0058138D">
      <w:pPr>
        <w:pStyle w:val="Heading1"/>
      </w:pPr>
      <w:r>
        <w:lastRenderedPageBreak/>
        <w:t>STRUCTURAL TEMPLATE</w:t>
      </w:r>
    </w:p>
    <w:p w14:paraId="5237F328" w14:textId="520ADB82" w:rsidR="0058138D" w:rsidRDefault="0058138D" w:rsidP="0058138D">
      <w:pPr>
        <w:pStyle w:val="Heading2"/>
      </w:pPr>
      <w:r>
        <w:t>Document structure</w:t>
      </w:r>
    </w:p>
    <w:p w14:paraId="47781BB3" w14:textId="18216EA9" w:rsidR="0058138D" w:rsidRDefault="0058138D" w:rsidP="0058138D">
      <w:pPr>
        <w:pStyle w:val="TextFirst"/>
      </w:pPr>
      <w:r>
        <w:t>Your document should be at most 12 pages long, including references. For papers over 10 pages, the last two pages (</w:t>
      </w:r>
      <w:r w:rsidR="003870C4">
        <w:t xml:space="preserve">pages </w:t>
      </w:r>
      <w:r>
        <w:t xml:space="preserve">11 and 12) must contain only references. </w:t>
      </w:r>
    </w:p>
    <w:p w14:paraId="65CB7785" w14:textId="559F1A64" w:rsidR="0058138D" w:rsidRPr="0058138D" w:rsidRDefault="0058138D" w:rsidP="0058138D">
      <w:pPr>
        <w:pStyle w:val="TextRunning"/>
      </w:pPr>
      <w:r w:rsidRPr="0058138D">
        <w:t>The first page is to include the paper's title (at most 90 characters, including white spaces), author(s) name(s), abstract (up to 200 words), and keywords. Please spell 'keywords' as one word. Provide up to 5 keywords for your paper by selecting at least two from the keyword list that is posted on the conference website. Under Page Setup, ensure that A4 is the paper size setting under the Paper tab.</w:t>
      </w:r>
    </w:p>
    <w:p w14:paraId="49B50CD2" w14:textId="487AB231" w:rsidR="0058138D" w:rsidRPr="0058138D" w:rsidRDefault="0058138D" w:rsidP="0058138D">
      <w:pPr>
        <w:pStyle w:val="TextRunning"/>
      </w:pPr>
      <w:r w:rsidRPr="0058138D">
        <w:t xml:space="preserve">Use footnotes to provide each author's professional title, affiliation, email address, and ORCID. Each author must have an ORCID; if you do not already have one, request one at </w:t>
      </w:r>
      <w:hyperlink r:id="rId9" w:history="1">
        <w:r w:rsidRPr="00B748BD">
          <w:rPr>
            <w:lang w:val="en-US"/>
          </w:rPr>
          <w:t>orcid.org</w:t>
        </w:r>
      </w:hyperlink>
      <w:r w:rsidRPr="0058138D">
        <w:t xml:space="preserve"> (</w:t>
      </w:r>
      <w:r w:rsidR="003870C4" w:rsidRPr="003870C4">
        <w:rPr>
          <w:lang w:val="en-US"/>
        </w:rPr>
        <w:t>It is free of charge</w:t>
      </w:r>
      <w:r w:rsidRPr="0058138D">
        <w:t xml:space="preserve">). </w:t>
      </w:r>
      <w:r w:rsidR="00AA167A">
        <w:t>The email address</w:t>
      </w:r>
      <w:r w:rsidR="009A6C1F">
        <w:t>es</w:t>
      </w:r>
      <w:r w:rsidR="00AA167A">
        <w:t xml:space="preserve"> </w:t>
      </w:r>
      <w:r w:rsidR="009A6C1F">
        <w:t xml:space="preserve">and </w:t>
      </w:r>
      <w:proofErr w:type="spellStart"/>
      <w:r w:rsidR="009A6C1F">
        <w:t>orcids</w:t>
      </w:r>
      <w:proofErr w:type="spellEnd"/>
      <w:r w:rsidR="009A6C1F">
        <w:t xml:space="preserve"> should be hyperlinks. </w:t>
      </w:r>
    </w:p>
    <w:p w14:paraId="41B9B685" w14:textId="77777777" w:rsidR="0058138D" w:rsidRDefault="0058138D" w:rsidP="0058138D">
      <w:pPr>
        <w:pStyle w:val="TextRunning"/>
      </w:pPr>
      <w:r w:rsidRPr="0058138D">
        <w:t xml:space="preserve">Most papers will start with an introduction and end with conclusions. The introduction should immediately follow the keywords, on the first page if possible. The conclusions must be followed by acknowledgments, if any, and then references. </w:t>
      </w:r>
    </w:p>
    <w:p w14:paraId="0C9BEB2E" w14:textId="50E58B1F" w:rsidR="0058138D" w:rsidRDefault="0058138D" w:rsidP="0058138D">
      <w:pPr>
        <w:pStyle w:val="Heading2"/>
      </w:pPr>
      <w:r>
        <w:t>References</w:t>
      </w:r>
    </w:p>
    <w:p w14:paraId="410A8FD1" w14:textId="77777777" w:rsidR="0058138D" w:rsidRPr="00B748BD" w:rsidRDefault="0058138D" w:rsidP="0058138D">
      <w:pPr>
        <w:pStyle w:val="TextFirst"/>
        <w:rPr>
          <w:lang w:val="en-US"/>
        </w:rPr>
      </w:pPr>
      <w:r w:rsidRPr="00B748BD">
        <w:rPr>
          <w:lang w:val="en-US"/>
        </w:rPr>
        <w:t>A significant body of literature exists to describe lean construction theory and applications as well as lean production in general</w:t>
      </w:r>
      <w:r>
        <w:rPr>
          <w:lang w:val="en-US"/>
        </w:rPr>
        <w:t xml:space="preserve">. </w:t>
      </w:r>
      <w:r w:rsidRPr="00B748BD">
        <w:rPr>
          <w:lang w:val="en-US"/>
        </w:rPr>
        <w:t>Make sure to build on that work (or critique it) and cite sources accordingly in the References section of your paper.</w:t>
      </w:r>
      <w:r w:rsidRPr="00F0215E">
        <w:t xml:space="preserve"> </w:t>
      </w:r>
      <w:r w:rsidRPr="00F0215E">
        <w:rPr>
          <w:lang w:val="en-US"/>
        </w:rPr>
        <w:t xml:space="preserve">Papers </w:t>
      </w:r>
      <w:r>
        <w:rPr>
          <w:lang w:val="en-US"/>
        </w:rPr>
        <w:t>that</w:t>
      </w:r>
      <w:r w:rsidRPr="00F0215E">
        <w:rPr>
          <w:lang w:val="en-US"/>
        </w:rPr>
        <w:t xml:space="preserve"> do not at all relate to the existing lean construction literature will be rejected.  </w:t>
      </w:r>
    </w:p>
    <w:p w14:paraId="4D3C1865" w14:textId="2E19B3E3" w:rsidR="0058138D" w:rsidRPr="00B748BD" w:rsidRDefault="0058138D" w:rsidP="0058138D">
      <w:pPr>
        <w:pStyle w:val="TextRunning"/>
        <w:rPr>
          <w:lang w:val="en-US"/>
        </w:rPr>
      </w:pPr>
      <w:r w:rsidRPr="00B748BD">
        <w:rPr>
          <w:lang w:val="en-US"/>
        </w:rPr>
        <w:t xml:space="preserve">The references should be formatted using the author-date format according to APA Style, </w:t>
      </w:r>
      <w:r>
        <w:rPr>
          <w:lang w:val="en-US"/>
        </w:rPr>
        <w:t>7</w:t>
      </w:r>
      <w:r w:rsidRPr="00674533">
        <w:rPr>
          <w:vertAlign w:val="superscript"/>
          <w:lang w:val="en-US"/>
        </w:rPr>
        <w:t>th</w:t>
      </w:r>
      <w:r w:rsidRPr="00B748BD">
        <w:rPr>
          <w:lang w:val="en-US"/>
        </w:rPr>
        <w:t xml:space="preserve"> Edition (</w:t>
      </w:r>
      <w:hyperlink r:id="rId10" w:history="1">
        <w:r w:rsidRPr="00B748BD">
          <w:rPr>
            <w:lang w:val="en-US"/>
          </w:rPr>
          <w:t>apastyle.apa.org</w:t>
        </w:r>
      </w:hyperlink>
      <w:r w:rsidRPr="00B748BD">
        <w:rPr>
          <w:lang w:val="en-US"/>
        </w:rPr>
        <w:t xml:space="preserve">). </w:t>
      </w:r>
      <w:r>
        <w:rPr>
          <w:lang w:val="en-US"/>
        </w:rPr>
        <w:t>Y</w:t>
      </w:r>
      <w:r w:rsidRPr="00B748BD">
        <w:rPr>
          <w:lang w:val="en-US"/>
        </w:rPr>
        <w:t>ou may benefit from using</w:t>
      </w:r>
      <w:r>
        <w:rPr>
          <w:lang w:val="en-US"/>
        </w:rPr>
        <w:t xml:space="preserve"> </w:t>
      </w:r>
      <w:r w:rsidRPr="00B748BD">
        <w:rPr>
          <w:lang w:val="en-US"/>
        </w:rPr>
        <w:t xml:space="preserve">a citation and reference management software program such </w:t>
      </w:r>
      <w:r w:rsidRPr="0016542C">
        <w:rPr>
          <w:lang w:val="en-US"/>
        </w:rPr>
        <w:t xml:space="preserve">as </w:t>
      </w:r>
      <w:r w:rsidRPr="0058138D">
        <w:rPr>
          <w:rStyle w:val="Strong"/>
        </w:rPr>
        <w:t>Zotero</w:t>
      </w:r>
      <w:r w:rsidRPr="0016542C">
        <w:rPr>
          <w:lang w:val="en-US"/>
        </w:rPr>
        <w:t>,</w:t>
      </w:r>
      <w:r w:rsidRPr="0058138D">
        <w:rPr>
          <w:rStyle w:val="Strong"/>
        </w:rPr>
        <w:t xml:space="preserve"> EndNote</w:t>
      </w:r>
      <w:r w:rsidRPr="0016542C">
        <w:rPr>
          <w:lang w:val="en-US"/>
        </w:rPr>
        <w:t xml:space="preserve">, </w:t>
      </w:r>
      <w:r w:rsidRPr="0058138D">
        <w:rPr>
          <w:rStyle w:val="Strong"/>
        </w:rPr>
        <w:t>RefWorks</w:t>
      </w:r>
      <w:r w:rsidRPr="000E2D96">
        <w:rPr>
          <w:bCs/>
          <w:lang w:val="en-US"/>
        </w:rPr>
        <w:t>,</w:t>
      </w:r>
      <w:r w:rsidRPr="0016542C">
        <w:rPr>
          <w:lang w:val="en-US"/>
        </w:rPr>
        <w:t xml:space="preserve"> or </w:t>
      </w:r>
      <w:r w:rsidRPr="0058138D">
        <w:rPr>
          <w:rStyle w:val="Strong"/>
        </w:rPr>
        <w:t>Mendeley</w:t>
      </w:r>
      <w:r>
        <w:rPr>
          <w:lang w:val="en-US"/>
        </w:rPr>
        <w:t>, or a</w:t>
      </w:r>
      <w:r w:rsidRPr="00B748BD">
        <w:rPr>
          <w:lang w:val="en-US"/>
        </w:rPr>
        <w:t>n online citation generator such as Citation Machine (</w:t>
      </w:r>
      <w:hyperlink r:id="rId11" w:history="1">
        <w:r w:rsidRPr="00DB4F12">
          <w:rPr>
            <w:rStyle w:val="Hyperlink"/>
          </w:rPr>
          <w:t>citationmachine.net/</w:t>
        </w:r>
        <w:proofErr w:type="spellStart"/>
        <w:r w:rsidRPr="00DB4F12">
          <w:rPr>
            <w:rStyle w:val="Hyperlink"/>
          </w:rPr>
          <w:t>apa</w:t>
        </w:r>
        <w:proofErr w:type="spellEnd"/>
      </w:hyperlink>
      <w:r w:rsidRPr="00DB4F12">
        <w:rPr>
          <w:rStyle w:val="Hyperlink"/>
        </w:rPr>
        <w:t>).</w:t>
      </w:r>
    </w:p>
    <w:p w14:paraId="1580C1DF" w14:textId="2B16D3D9" w:rsidR="0058138D" w:rsidRDefault="0058138D" w:rsidP="0058138D">
      <w:pPr>
        <w:pStyle w:val="TextRunning"/>
        <w:rPr>
          <w:lang w:val="en-US"/>
        </w:rPr>
      </w:pPr>
      <w:r w:rsidRPr="00B748BD">
        <w:rPr>
          <w:lang w:val="en-US"/>
        </w:rPr>
        <w:t xml:space="preserve">The References section must include all work cited in </w:t>
      </w:r>
      <w:proofErr w:type="gramStart"/>
      <w:r w:rsidRPr="00B748BD">
        <w:rPr>
          <w:lang w:val="en-US"/>
        </w:rPr>
        <w:t>the paper</w:t>
      </w:r>
      <w:proofErr w:type="gramEnd"/>
      <w:r w:rsidRPr="00B748BD">
        <w:rPr>
          <w:lang w:val="en-US"/>
        </w:rPr>
        <w:t>, sorted in alphabetical order by author(s)</w:t>
      </w:r>
      <w:r>
        <w:rPr>
          <w:lang w:val="en-US"/>
        </w:rPr>
        <w:t xml:space="preserve"> and then by year</w:t>
      </w:r>
      <w:r w:rsidRPr="00B748BD">
        <w:rPr>
          <w:lang w:val="en-US"/>
        </w:rPr>
        <w:t xml:space="preserve">. </w:t>
      </w:r>
      <w:r w:rsidRPr="000127C1">
        <w:rPr>
          <w:lang w:val="en-US"/>
        </w:rPr>
        <w:t xml:space="preserve">Some example references are cited in the following text, </w:t>
      </w:r>
      <w:r>
        <w:rPr>
          <w:lang w:val="en-US"/>
        </w:rPr>
        <w:t xml:space="preserve">illustrating </w:t>
      </w:r>
      <w:r w:rsidRPr="000127C1">
        <w:rPr>
          <w:lang w:val="en-US"/>
        </w:rPr>
        <w:t xml:space="preserve">the following types of references: doctoral dissertation </w:t>
      </w:r>
      <w:r w:rsidRPr="000127C1">
        <w:rPr>
          <w:lang w:val="en-US"/>
        </w:rPr>
        <w:fldChar w:fldCharType="begin"/>
      </w:r>
      <w:r w:rsidRPr="000127C1">
        <w:rPr>
          <w:lang w:val="en-US"/>
        </w:rPr>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Pr="000127C1">
        <w:rPr>
          <w:lang w:val="en-US"/>
        </w:rPr>
        <w:fldChar w:fldCharType="separate"/>
      </w:r>
      <w:r w:rsidRPr="000127C1">
        <w:rPr>
          <w:lang w:val="en-US"/>
        </w:rPr>
        <w:t>(Martinez, 1996)</w:t>
      </w:r>
      <w:r w:rsidRPr="000127C1">
        <w:rPr>
          <w:lang w:val="en-US"/>
        </w:rPr>
        <w:fldChar w:fldCharType="end"/>
      </w:r>
      <w:r w:rsidRPr="000127C1">
        <w:rPr>
          <w:lang w:val="en-US"/>
        </w:rPr>
        <w:t xml:space="preserve">, technical report </w:t>
      </w:r>
      <w:r w:rsidRPr="000127C1">
        <w:rPr>
          <w:lang w:val="en-US"/>
        </w:rPr>
        <w:fldChar w:fldCharType="begin"/>
      </w:r>
      <w:r w:rsidRPr="000127C1">
        <w:rPr>
          <w:lang w:val="en-US"/>
        </w:rPr>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Pr="000127C1">
        <w:rPr>
          <w:lang w:val="en-US"/>
        </w:rPr>
        <w:fldChar w:fldCharType="separate"/>
      </w:r>
      <w:r w:rsidRPr="000127C1">
        <w:rPr>
          <w:lang w:val="en-US"/>
        </w:rPr>
        <w:t>(Tommelein &amp; Ballard, 1997)</w:t>
      </w:r>
      <w:r w:rsidRPr="000127C1">
        <w:rPr>
          <w:lang w:val="en-US"/>
        </w:rPr>
        <w:fldChar w:fldCharType="end"/>
      </w:r>
      <w:r w:rsidRPr="000127C1">
        <w:rPr>
          <w:lang w:val="en-US"/>
        </w:rPr>
        <w:t xml:space="preserve">, and journal papers </w:t>
      </w:r>
      <w:r w:rsidRPr="000127C1">
        <w:rPr>
          <w:lang w:val="en-US"/>
        </w:rPr>
        <w:fldChar w:fldCharType="begin"/>
      </w:r>
      <w:r w:rsidRPr="000127C1">
        <w:rPr>
          <w:lang w:val="en-US"/>
        </w:rPr>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Pr="000127C1">
        <w:rPr>
          <w:lang w:val="en-US"/>
        </w:rPr>
        <w:fldChar w:fldCharType="separate"/>
      </w:r>
      <w:r w:rsidRPr="000127C1">
        <w:rPr>
          <w:lang w:val="en-US"/>
        </w:rPr>
        <w:t>(Howell et al., 1993; Tommelein, 1998; Tommelein et al., 1999)</w:t>
      </w:r>
      <w:r w:rsidRPr="000127C1">
        <w:rPr>
          <w:lang w:val="en-US"/>
        </w:rPr>
        <w:fldChar w:fldCharType="end"/>
      </w:r>
      <w:r w:rsidRPr="000127C1">
        <w:rPr>
          <w:lang w:val="en-US"/>
        </w:rPr>
        <w:t xml:space="preserve">. The proceedings of the first three IGLC conferences were compiled into a book, edited by Alarcon </w:t>
      </w:r>
      <w:r w:rsidRPr="000127C1">
        <w:rPr>
          <w:lang w:val="en-US"/>
        </w:rPr>
        <w:fldChar w:fldCharType="begin"/>
      </w:r>
      <w:r w:rsidRPr="000127C1">
        <w:rPr>
          <w:lang w:val="en-US"/>
        </w:rPr>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Pr="000127C1">
        <w:rPr>
          <w:lang w:val="en-US"/>
        </w:rPr>
        <w:fldChar w:fldCharType="separate"/>
      </w:r>
      <w:r w:rsidRPr="000127C1">
        <w:rPr>
          <w:lang w:val="en-US"/>
        </w:rPr>
        <w:t>(1997)</w:t>
      </w:r>
      <w:r w:rsidRPr="000127C1">
        <w:rPr>
          <w:lang w:val="en-US"/>
        </w:rPr>
        <w:fldChar w:fldCharType="end"/>
      </w:r>
      <w:r w:rsidRPr="000127C1">
        <w:rPr>
          <w:lang w:val="en-US"/>
        </w:rPr>
        <w:t>. All other IGLC papers are available online</w:t>
      </w:r>
      <w:r>
        <w:rPr>
          <w:lang w:val="en-US"/>
        </w:rPr>
        <w:t xml:space="preserve"> at </w:t>
      </w:r>
      <w:hyperlink r:id="rId12" w:history="1">
        <w:r>
          <w:rPr>
            <w:lang w:val="en-US"/>
          </w:rPr>
          <w:t>www.iglc.net/Papers</w:t>
        </w:r>
      </w:hyperlink>
      <w:r>
        <w:rPr>
          <w:lang w:val="en-US"/>
        </w:rPr>
        <w:t>.</w:t>
      </w:r>
    </w:p>
    <w:p w14:paraId="7A4DAB13" w14:textId="0CFE40D9" w:rsidR="0058138D" w:rsidRDefault="0058138D" w:rsidP="0058138D">
      <w:pPr>
        <w:pStyle w:val="Heading2"/>
      </w:pPr>
      <w:r>
        <w:t>Different types of papers</w:t>
      </w:r>
    </w:p>
    <w:p w14:paraId="10A8EAC5" w14:textId="77777777" w:rsidR="0058138D" w:rsidRDefault="0058138D" w:rsidP="0058138D">
      <w:pPr>
        <w:pStyle w:val="TextFirst"/>
      </w:pPr>
      <w:r>
        <w:t xml:space="preserve">Some authors will write papers on observations or case studies that are practice-based or experimental in nature. Such papers will be considered for review if they describe or explain an innovative or significant implementation of lean construction concepts and tools. They must contribute to the practice of lean construction from an industrial perspective, make a clear reference to lean concepts, and cite prior work. We ask that authors of such practice-oriented papers describe: </w:t>
      </w:r>
    </w:p>
    <w:p w14:paraId="3B434C93" w14:textId="44A33FD7" w:rsidR="0058138D" w:rsidRDefault="0058138D" w:rsidP="0058138D">
      <w:pPr>
        <w:pStyle w:val="ListNumbered"/>
      </w:pPr>
      <w:r>
        <w:t xml:space="preserve">What questions were you trying to answer? What (if any) hypotheses are tested in your work? </w:t>
      </w:r>
    </w:p>
    <w:p w14:paraId="1FDD8868" w14:textId="45D4E7D5" w:rsidR="0058138D" w:rsidRDefault="0058138D" w:rsidP="0058138D">
      <w:pPr>
        <w:pStyle w:val="ListNumbered"/>
      </w:pPr>
      <w:r>
        <w:t xml:space="preserve">What evidence is provided that was used to test the hypotheses? </w:t>
      </w:r>
    </w:p>
    <w:p w14:paraId="10C6D1EE" w14:textId="13CEB039" w:rsidR="0058138D" w:rsidRDefault="0058138D" w:rsidP="0058138D">
      <w:pPr>
        <w:pStyle w:val="ListNumbered"/>
      </w:pPr>
      <w:r>
        <w:t>Did your work enable you to answer your questions or draw conclusions about the hypotheses, or what further work is needed?</w:t>
      </w:r>
    </w:p>
    <w:p w14:paraId="36704A43" w14:textId="310ECD1D" w:rsidR="0058138D" w:rsidRDefault="0058138D" w:rsidP="0058138D">
      <w:pPr>
        <w:pStyle w:val="TextFirst"/>
      </w:pPr>
      <w:r>
        <w:t xml:space="preserve">In contrast, other authors will write papers that are more opinion-based or theoretical in nature. We ask that authors of such papers describe: </w:t>
      </w:r>
    </w:p>
    <w:p w14:paraId="0CDDCC07" w14:textId="121BE2F2" w:rsidR="0058138D" w:rsidRDefault="0058138D" w:rsidP="0058138D">
      <w:pPr>
        <w:pStyle w:val="ListNumbered"/>
        <w:numPr>
          <w:ilvl w:val="0"/>
          <w:numId w:val="42"/>
        </w:numPr>
      </w:pPr>
      <w:r>
        <w:t>What are the foundational elements of the theory you base your work on?</w:t>
      </w:r>
    </w:p>
    <w:p w14:paraId="33E8DA4C" w14:textId="4B47612F" w:rsidR="0058138D" w:rsidRDefault="0058138D" w:rsidP="0058138D">
      <w:pPr>
        <w:pStyle w:val="ListNumbered"/>
      </w:pPr>
      <w:r>
        <w:lastRenderedPageBreak/>
        <w:t xml:space="preserve">What are your hypotheses and background assumptions? </w:t>
      </w:r>
    </w:p>
    <w:p w14:paraId="070B6077" w14:textId="6B47DA94" w:rsidR="0058138D" w:rsidRDefault="0058138D" w:rsidP="0058138D">
      <w:pPr>
        <w:pStyle w:val="ListNumbered"/>
      </w:pPr>
      <w:r>
        <w:t xml:space="preserve">What seems to be true based on the theory? </w:t>
      </w:r>
    </w:p>
    <w:p w14:paraId="5A807A50" w14:textId="325FE020" w:rsidR="0058138D" w:rsidRDefault="0058138D" w:rsidP="0058138D">
      <w:pPr>
        <w:pStyle w:val="ListNumbered"/>
      </w:pPr>
      <w:r>
        <w:t xml:space="preserve">How could the theory be tested through experimentation? </w:t>
      </w:r>
    </w:p>
    <w:p w14:paraId="0DE13B0A" w14:textId="77777777" w:rsidR="0058138D" w:rsidRDefault="0058138D" w:rsidP="0058138D">
      <w:pPr>
        <w:pStyle w:val="TextFirst"/>
      </w:pPr>
      <w:r>
        <w:t>Moreover, some papers will report on constructive research (also called design science research, e.g., March &amp; Smith, 1995). Characteristically, this kind of research pertains to creating and testing an artefact. We ask that authors of such papers describe:</w:t>
      </w:r>
    </w:p>
    <w:p w14:paraId="14A2984C" w14:textId="6B84E0BF" w:rsidR="0058138D" w:rsidRDefault="0058138D" w:rsidP="0058138D">
      <w:pPr>
        <w:pStyle w:val="ListNumbered"/>
        <w:numPr>
          <w:ilvl w:val="0"/>
          <w:numId w:val="43"/>
        </w:numPr>
      </w:pPr>
      <w:r>
        <w:t>What practical problem is being addressed?</w:t>
      </w:r>
    </w:p>
    <w:p w14:paraId="3CB94EC9" w14:textId="2D16955C" w:rsidR="0058138D" w:rsidRDefault="0058138D" w:rsidP="0058138D">
      <w:pPr>
        <w:pStyle w:val="ListNumbered"/>
      </w:pPr>
      <w:r>
        <w:t>What is the design and construction process of the artefact?</w:t>
      </w:r>
    </w:p>
    <w:p w14:paraId="2C10512F" w14:textId="0872CFC1" w:rsidR="0058138D" w:rsidRDefault="0058138D" w:rsidP="0058138D">
      <w:pPr>
        <w:pStyle w:val="ListNumbered"/>
      </w:pPr>
      <w:r>
        <w:t>How is the artefact evaluated?</w:t>
      </w:r>
    </w:p>
    <w:p w14:paraId="09073B97" w14:textId="77777777" w:rsidR="0058138D" w:rsidRDefault="0058138D" w:rsidP="0058138D">
      <w:pPr>
        <w:pStyle w:val="TextFirst"/>
      </w:pPr>
      <w:r>
        <w:t xml:space="preserve">All authors should: </w:t>
      </w:r>
    </w:p>
    <w:p w14:paraId="7585B637" w14:textId="115081D5" w:rsidR="0058138D" w:rsidRDefault="0058138D" w:rsidP="00DB4F12">
      <w:pPr>
        <w:pStyle w:val="ListNumbered"/>
        <w:numPr>
          <w:ilvl w:val="0"/>
          <w:numId w:val="44"/>
        </w:numPr>
      </w:pPr>
      <w:r>
        <w:t xml:space="preserve">Reference previous work, including papers from previous IGLC conferences available at iglc.net/Papers. When citing them, use the APA 7th Edition format specified in this document. </w:t>
      </w:r>
    </w:p>
    <w:p w14:paraId="25AC5C2F" w14:textId="0BA4121B" w:rsidR="0058138D" w:rsidRDefault="0058138D" w:rsidP="0058138D">
      <w:pPr>
        <w:pStyle w:val="ListNumbered"/>
      </w:pPr>
      <w:r>
        <w:t>Describe how that previous work is related to the presented work.</w:t>
      </w:r>
    </w:p>
    <w:p w14:paraId="605948D2" w14:textId="00DE9B90" w:rsidR="0058138D" w:rsidRDefault="0058138D" w:rsidP="0058138D">
      <w:pPr>
        <w:pStyle w:val="ListNumbered"/>
      </w:pPr>
      <w:r>
        <w:t>Describe the value of their work for practitioners as well as scholars.</w:t>
      </w:r>
    </w:p>
    <w:p w14:paraId="5C4B80A5" w14:textId="1B4A8EC3" w:rsidR="0058138D" w:rsidRDefault="0058138D" w:rsidP="0058138D">
      <w:pPr>
        <w:pStyle w:val="ListNumbered"/>
      </w:pPr>
      <w:r>
        <w:t>State the limitations of the presented work.</w:t>
      </w:r>
    </w:p>
    <w:p w14:paraId="57932A68" w14:textId="7B2C82B5" w:rsidR="0058138D" w:rsidRDefault="0058138D" w:rsidP="0058138D">
      <w:pPr>
        <w:pStyle w:val="ListNumbered"/>
      </w:pPr>
      <w:r>
        <w:t xml:space="preserve">Propose questions or hypotheses for future work – to be done by the authors themselves or others – and suggest how these may be tested. </w:t>
      </w:r>
    </w:p>
    <w:p w14:paraId="43CECA46" w14:textId="77777777" w:rsidR="0058138D" w:rsidRDefault="0058138D" w:rsidP="0058138D">
      <w:pPr>
        <w:pStyle w:val="TextFirst"/>
      </w:pPr>
      <w:r>
        <w:t>Our IGLC conferences aim to advance both the body of knowledge and the practice of lean construction, so please respond to our requests.</w:t>
      </w:r>
    </w:p>
    <w:p w14:paraId="6F32A7E2" w14:textId="1E32DF45" w:rsidR="0058138D" w:rsidRDefault="0058138D" w:rsidP="0058138D">
      <w:pPr>
        <w:pStyle w:val="Heading1"/>
      </w:pPr>
      <w:r>
        <w:t>Formatting requirements</w:t>
      </w:r>
    </w:p>
    <w:p w14:paraId="055F7BBF" w14:textId="04FD6EBF" w:rsidR="0058138D" w:rsidRDefault="0058138D" w:rsidP="0058138D">
      <w:pPr>
        <w:pStyle w:val="Heading2"/>
      </w:pPr>
      <w:r>
        <w:t xml:space="preserve">Purpose and use </w:t>
      </w:r>
    </w:p>
    <w:p w14:paraId="3B1AFE91" w14:textId="77777777" w:rsidR="0058138D" w:rsidRDefault="0058138D" w:rsidP="0058138D">
      <w:pPr>
        <w:pStyle w:val="TextFirst"/>
      </w:pPr>
      <w:r>
        <w:t xml:space="preserve">Technical papers submitted for presentation at the Annual Conference of the IGLC should not only present interesting technical material and be well </w:t>
      </w:r>
      <w:proofErr w:type="gramStart"/>
      <w:r>
        <w:t>written, but</w:t>
      </w:r>
      <w:proofErr w:type="gramEnd"/>
      <w:r>
        <w:t xml:space="preserve"> also be formatted properly. Formatting of technical papers is important to those interested in seeing proceedings that have a consistent appearance, which in turn makes it easier for readers to at least skim through all texts. We next present the formatting instructions for authors wishing to submit a paper for the forthcoming Conference.</w:t>
      </w:r>
    </w:p>
    <w:p w14:paraId="15A4D2A6" w14:textId="6076062F" w:rsidR="0058138D" w:rsidRDefault="0058138D" w:rsidP="0058138D">
      <w:pPr>
        <w:pStyle w:val="Heading2"/>
      </w:pPr>
      <w:r>
        <w:t>Measurement units</w:t>
      </w:r>
    </w:p>
    <w:p w14:paraId="6F31F934" w14:textId="77777777" w:rsidR="0058138D" w:rsidRDefault="0058138D" w:rsidP="00DA63BA">
      <w:pPr>
        <w:pStyle w:val="TextFirst"/>
      </w:pPr>
      <w:r>
        <w:t>Our standard is to use metric units. Should you wish to use US or other units, please list their metric equivalent first and then your units in parentheses.</w:t>
      </w:r>
    </w:p>
    <w:p w14:paraId="6B3223FE" w14:textId="14BB9A5D" w:rsidR="0058138D" w:rsidRDefault="0058138D" w:rsidP="0058138D">
      <w:pPr>
        <w:pStyle w:val="Heading2"/>
      </w:pPr>
      <w:r>
        <w:t>Word processor</w:t>
      </w:r>
    </w:p>
    <w:p w14:paraId="7D9BBAE2" w14:textId="20275C16" w:rsidR="0058138D" w:rsidRDefault="0058138D" w:rsidP="0058138D">
      <w:pPr>
        <w:pStyle w:val="Heading3"/>
      </w:pPr>
      <w:r>
        <w:t xml:space="preserve">Document File Type </w:t>
      </w:r>
    </w:p>
    <w:p w14:paraId="5A5D7ACB" w14:textId="77777777" w:rsidR="0058138D" w:rsidRDefault="0058138D" w:rsidP="0058138D">
      <w:pPr>
        <w:pStyle w:val="TextFirst"/>
      </w:pPr>
      <w:r>
        <w:t xml:space="preserve">Prepare and submit the final version of your paper as a Microsoft Word (Word, in short) document (.docx file extension). </w:t>
      </w:r>
    </w:p>
    <w:p w14:paraId="4F3C9FFA" w14:textId="77777777" w:rsidR="0058138D" w:rsidRDefault="0058138D" w:rsidP="0058138D">
      <w:pPr>
        <w:pStyle w:val="TextRunning"/>
      </w:pPr>
      <w:r>
        <w:t xml:space="preserve">The editors of the proceedings reserve the right to make minor editorial changes to papers, following these specifications, to make them better suited for printing. Therefore, you must submit a stand-alone Word document with all figures embedded and not a file in .pdf or other file format. The editors will post-process your paper to produce a .pdf file in </w:t>
      </w:r>
      <w:proofErr w:type="spellStart"/>
      <w:r>
        <w:t>color</w:t>
      </w:r>
      <w:proofErr w:type="spellEnd"/>
      <w:r>
        <w:t xml:space="preserve"> for online posting.</w:t>
      </w:r>
    </w:p>
    <w:p w14:paraId="63D218AD" w14:textId="77777777" w:rsidR="0058138D" w:rsidRDefault="0058138D" w:rsidP="0058138D">
      <w:pPr>
        <w:pStyle w:val="Heading3"/>
      </w:pPr>
      <w:r>
        <w:t>Page Setup</w:t>
      </w:r>
    </w:p>
    <w:p w14:paraId="0E09A368" w14:textId="77777777" w:rsidR="0058138D" w:rsidRDefault="0058138D" w:rsidP="0058138D">
      <w:pPr>
        <w:pStyle w:val="TextFirst"/>
      </w:pPr>
      <w:r>
        <w:t>You must use the page setup of this template document exactly as-is, including:</w:t>
      </w:r>
    </w:p>
    <w:p w14:paraId="22CE783E" w14:textId="73639E95" w:rsidR="0058138D" w:rsidRDefault="0058138D" w:rsidP="0058138D">
      <w:pPr>
        <w:pStyle w:val="ListBullet"/>
      </w:pPr>
      <w:r>
        <w:lastRenderedPageBreak/>
        <w:t>Page size</w:t>
      </w:r>
    </w:p>
    <w:p w14:paraId="65E7A37C" w14:textId="3A6F95A2" w:rsidR="0058138D" w:rsidRDefault="0058138D" w:rsidP="0058138D">
      <w:pPr>
        <w:pStyle w:val="ListBullet"/>
      </w:pPr>
      <w:r>
        <w:t>Page rotation</w:t>
      </w:r>
    </w:p>
    <w:p w14:paraId="0277B866" w14:textId="651E3635" w:rsidR="0058138D" w:rsidRDefault="0058138D" w:rsidP="0058138D">
      <w:pPr>
        <w:pStyle w:val="ListBullet"/>
      </w:pPr>
      <w:r>
        <w:t>Page margins</w:t>
      </w:r>
    </w:p>
    <w:p w14:paraId="45E9C731" w14:textId="07C347F3" w:rsidR="0058138D" w:rsidRDefault="0058138D" w:rsidP="0058138D">
      <w:pPr>
        <w:pStyle w:val="ListBullet"/>
      </w:pPr>
      <w:r>
        <w:t>Header and footer texts</w:t>
      </w:r>
    </w:p>
    <w:p w14:paraId="348B8E1A" w14:textId="77777777" w:rsidR="0058138D" w:rsidRDefault="0058138D" w:rsidP="0058138D">
      <w:pPr>
        <w:pStyle w:val="TextFirst"/>
      </w:pPr>
      <w:r>
        <w:t xml:space="preserve">A change to any of these may be a reason for the editors to reject your paper. </w:t>
      </w:r>
    </w:p>
    <w:p w14:paraId="68D74A1E" w14:textId="5FC0CC89" w:rsidR="0058138D" w:rsidRDefault="0058138D" w:rsidP="0058138D">
      <w:pPr>
        <w:pStyle w:val="Heading2"/>
      </w:pPr>
      <w:r>
        <w:t>Styles</w:t>
      </w:r>
    </w:p>
    <w:p w14:paraId="26435676" w14:textId="77777777" w:rsidR="0058138D" w:rsidRDefault="0058138D" w:rsidP="0058138D">
      <w:pPr>
        <w:pStyle w:val="TextFirst"/>
      </w:pPr>
      <w:r>
        <w:t>'Styles' have been defined and are used in this document. Please apply them to format all your text as well. Use only the styles in this template. Do not manually change any text's font, font size, or other characteristics. Do not alter any style definitions.</w:t>
      </w:r>
    </w:p>
    <w:p w14:paraId="0058C67C" w14:textId="28A55996" w:rsidR="0058138D" w:rsidRDefault="0058138D" w:rsidP="0058138D">
      <w:pPr>
        <w:pStyle w:val="TextRunning"/>
      </w:pPr>
      <w:r>
        <w:t xml:space="preserve">If you are not familiar with styles in </w:t>
      </w:r>
      <w:proofErr w:type="gramStart"/>
      <w:r w:rsidR="00926B23">
        <w:t xml:space="preserve">Microsoft </w:t>
      </w:r>
      <w:r>
        <w:t>Word</w:t>
      </w:r>
      <w:proofErr w:type="gramEnd"/>
      <w:r>
        <w:t xml:space="preserve"> please follow tutorials available online (Microsoft, n.d. a, b) or seek assistance from your organization's IT support. Learning to use styles and other Word features now will save you a lot of time in the future.</w:t>
      </w:r>
    </w:p>
    <w:p w14:paraId="68C33FD0" w14:textId="77777777" w:rsidR="0058138D" w:rsidRDefault="0058138D" w:rsidP="0058138D">
      <w:pPr>
        <w:pStyle w:val="Heading2"/>
      </w:pPr>
      <w:r>
        <w:t>Styles – Headings</w:t>
      </w:r>
    </w:p>
    <w:p w14:paraId="2573F452" w14:textId="77777777" w:rsidR="0058138D" w:rsidRDefault="0058138D" w:rsidP="0058138D">
      <w:pPr>
        <w:pStyle w:val="TextFirst"/>
      </w:pPr>
      <w:r>
        <w:t>The Heading style specifications are:</w:t>
      </w:r>
    </w:p>
    <w:p w14:paraId="6C70A2E9" w14:textId="3B03A2BA" w:rsidR="0058138D" w:rsidRDefault="0058138D" w:rsidP="0058138D">
      <w:pPr>
        <w:pStyle w:val="ListBullet"/>
      </w:pPr>
      <w:r>
        <w:t>'Title' is used only for the paper's title</w:t>
      </w:r>
    </w:p>
    <w:p w14:paraId="3826BC88" w14:textId="6708925B" w:rsidR="0058138D" w:rsidRDefault="0058138D" w:rsidP="0058138D">
      <w:pPr>
        <w:pStyle w:val="ListBullet"/>
      </w:pPr>
      <w:r>
        <w:t xml:space="preserve">'Heading 1' </w:t>
      </w:r>
    </w:p>
    <w:p w14:paraId="411B78DC" w14:textId="0F2D1882" w:rsidR="0058138D" w:rsidRDefault="0058138D" w:rsidP="0058138D">
      <w:pPr>
        <w:pStyle w:val="ListBullet"/>
      </w:pPr>
      <w:r>
        <w:t xml:space="preserve">'Heading 2' </w:t>
      </w:r>
    </w:p>
    <w:p w14:paraId="55F86663" w14:textId="5928806F" w:rsidR="0058138D" w:rsidRDefault="0058138D" w:rsidP="0058138D">
      <w:pPr>
        <w:pStyle w:val="ListBullet"/>
      </w:pPr>
      <w:r>
        <w:t xml:space="preserve">'Heading 3' </w:t>
      </w:r>
    </w:p>
    <w:p w14:paraId="357CD555" w14:textId="77777777" w:rsidR="0058138D" w:rsidRDefault="0058138D" w:rsidP="0058138D">
      <w:pPr>
        <w:pStyle w:val="TextFirst"/>
      </w:pPr>
      <w:r>
        <w:t>Avoid using further subheadings and note that, contrary to the text paragraphs that are 'Justified,' heading styles are 'Aligned Text Left' to prevent exaggerated spacing when a heading is longer than one line.</w:t>
      </w:r>
    </w:p>
    <w:p w14:paraId="1110F0E7" w14:textId="77777777" w:rsidR="0058138D" w:rsidRDefault="0058138D" w:rsidP="0058138D">
      <w:pPr>
        <w:pStyle w:val="Heading3"/>
      </w:pPr>
      <w:r>
        <w:t>Styles – Figures and Tables</w:t>
      </w:r>
    </w:p>
    <w:p w14:paraId="51F68B49" w14:textId="77777777" w:rsidR="0058138D" w:rsidRDefault="0058138D" w:rsidP="0058138D">
      <w:pPr>
        <w:pStyle w:val="TextFirst"/>
      </w:pPr>
      <w:r>
        <w:t>The Figures and Tables style specifications are:</w:t>
      </w:r>
    </w:p>
    <w:p w14:paraId="7A4A404A" w14:textId="00B6F42F" w:rsidR="0058138D" w:rsidRDefault="0058138D" w:rsidP="0058138D">
      <w:pPr>
        <w:pStyle w:val="ListBullet"/>
      </w:pPr>
      <w:r w:rsidRPr="0058138D">
        <w:rPr>
          <w:rStyle w:val="Strong"/>
        </w:rPr>
        <w:t>Figures</w:t>
      </w:r>
      <w:r>
        <w:t xml:space="preserve"> use style 'Figure' with format 'Paragraph' then 'Line and Page Breaks' set at 'Keep with next.'</w:t>
      </w:r>
    </w:p>
    <w:p w14:paraId="0D914FBF" w14:textId="0DE6C5EA" w:rsidR="0058138D" w:rsidRDefault="0058138D" w:rsidP="0058138D">
      <w:pPr>
        <w:pStyle w:val="ListBullet"/>
      </w:pPr>
      <w:r>
        <w:t xml:space="preserve">A </w:t>
      </w:r>
      <w:r w:rsidRPr="0058138D">
        <w:rPr>
          <w:rStyle w:val="Strong"/>
        </w:rPr>
        <w:t>figure caption</w:t>
      </w:r>
      <w:r>
        <w:t xml:space="preserve"> is placed below the figure and </w:t>
      </w:r>
      <w:proofErr w:type="spellStart"/>
      <w:r>
        <w:t>centered</w:t>
      </w:r>
      <w:proofErr w:type="spellEnd"/>
      <w:r>
        <w:t xml:space="preserve"> on the page. Use the style 'Figure Caption.' </w:t>
      </w:r>
    </w:p>
    <w:p w14:paraId="1AAD056A" w14:textId="5A004977" w:rsidR="0058138D" w:rsidRDefault="0058138D" w:rsidP="0058138D">
      <w:pPr>
        <w:pStyle w:val="ListBullet"/>
      </w:pPr>
      <w:r w:rsidRPr="0058138D">
        <w:rPr>
          <w:rStyle w:val="Strong"/>
        </w:rPr>
        <w:t>Text in a table</w:t>
      </w:r>
      <w:r>
        <w:t xml:space="preserve"> should be formatted using the 'Table heading' style for the table's heading, and the 'Table body' style for all other text (it is acceptable to left-align, </w:t>
      </w:r>
      <w:proofErr w:type="spellStart"/>
      <w:r>
        <w:t>center</w:t>
      </w:r>
      <w:proofErr w:type="spellEnd"/>
      <w:r>
        <w:t>, right-align, or justify this text).</w:t>
      </w:r>
    </w:p>
    <w:p w14:paraId="7AB581BB" w14:textId="5A0B4B2F" w:rsidR="0058138D" w:rsidRDefault="0058138D" w:rsidP="0058138D">
      <w:pPr>
        <w:pStyle w:val="ListBullet"/>
      </w:pPr>
      <w:r>
        <w:t xml:space="preserve">A </w:t>
      </w:r>
      <w:r w:rsidRPr="0058138D">
        <w:rPr>
          <w:rStyle w:val="Strong"/>
        </w:rPr>
        <w:t>table caption</w:t>
      </w:r>
      <w:r>
        <w:t xml:space="preserve"> is placed above the table and </w:t>
      </w:r>
      <w:proofErr w:type="spellStart"/>
      <w:r>
        <w:t>centered</w:t>
      </w:r>
      <w:proofErr w:type="spellEnd"/>
      <w:r>
        <w:t xml:space="preserve"> on the page. The style to use is 'Table caption.'</w:t>
      </w:r>
    </w:p>
    <w:p w14:paraId="203ED50D" w14:textId="66221B49" w:rsidR="0058138D" w:rsidRDefault="0058138D" w:rsidP="0058138D">
      <w:pPr>
        <w:pStyle w:val="ListBullet"/>
      </w:pPr>
      <w:r>
        <w:t>Tables should be kept to one page. Do not allow rows to break across pages. If needed, split a multi-page table into smaller ones, each of which fitting on one page and labelled with its own caption and table heading.</w:t>
      </w:r>
    </w:p>
    <w:p w14:paraId="25801FC7" w14:textId="77777777" w:rsidR="0058138D" w:rsidRDefault="0058138D" w:rsidP="0058138D">
      <w:pPr>
        <w:pStyle w:val="Heading3"/>
      </w:pPr>
      <w:r>
        <w:t>Styles – Body</w:t>
      </w:r>
    </w:p>
    <w:p w14:paraId="3F4FD6C8" w14:textId="77777777" w:rsidR="0058138D" w:rsidRDefault="0058138D" w:rsidP="0058138D">
      <w:pPr>
        <w:pStyle w:val="TextFirst"/>
      </w:pPr>
      <w:r>
        <w:t>The Body style specifications are:</w:t>
      </w:r>
    </w:p>
    <w:p w14:paraId="74EF870D" w14:textId="039F1D34" w:rsidR="0058138D" w:rsidRDefault="0058138D" w:rsidP="0058138D">
      <w:pPr>
        <w:pStyle w:val="ListBullet"/>
      </w:pPr>
      <w:r w:rsidRPr="0058138D">
        <w:rPr>
          <w:rStyle w:val="Strong"/>
        </w:rPr>
        <w:t>'Authors'</w:t>
      </w:r>
      <w:r>
        <w:t xml:space="preserve"> is used (only) for formatting the authors' names under the title of the paper.</w:t>
      </w:r>
    </w:p>
    <w:p w14:paraId="241CFA1B" w14:textId="706F091E" w:rsidR="0058138D" w:rsidRDefault="0058138D" w:rsidP="0058138D">
      <w:pPr>
        <w:pStyle w:val="ListBullet"/>
      </w:pPr>
      <w:r w:rsidRPr="0058138D">
        <w:rPr>
          <w:rStyle w:val="Strong"/>
        </w:rPr>
        <w:t>Body text paragraphs</w:t>
      </w:r>
      <w:r>
        <w:t xml:space="preserve"> following headings, figures, tables, bullet lists or quotes shall be formatted with the style 'Text First.' </w:t>
      </w:r>
    </w:p>
    <w:p w14:paraId="06B3A55E" w14:textId="00B44FA6" w:rsidR="0058138D" w:rsidRDefault="0058138D" w:rsidP="0058138D">
      <w:pPr>
        <w:pStyle w:val="ListBullet"/>
      </w:pPr>
      <w:r w:rsidRPr="0058138D">
        <w:rPr>
          <w:rStyle w:val="Strong"/>
        </w:rPr>
        <w:t>Subsequent paragraphs</w:t>
      </w:r>
      <w:r>
        <w:t xml:space="preserve"> following directly after a text paragraph shall be formatted with the style 'Text Running.'</w:t>
      </w:r>
    </w:p>
    <w:p w14:paraId="34DBCC88" w14:textId="271848E3" w:rsidR="0058138D" w:rsidRDefault="0058138D" w:rsidP="0058138D">
      <w:pPr>
        <w:pStyle w:val="ListBullet"/>
      </w:pPr>
      <w:r w:rsidRPr="0058138D">
        <w:rPr>
          <w:rStyle w:val="Strong"/>
        </w:rPr>
        <w:lastRenderedPageBreak/>
        <w:t>Quotations</w:t>
      </w:r>
      <w:r>
        <w:t xml:space="preserve"> (i.e., direct excerpts from other sources) shall be placed in double quotes, followed by the reference and page number(s).  </w:t>
      </w:r>
    </w:p>
    <w:p w14:paraId="6F425EE3" w14:textId="41C3FFB3" w:rsidR="0058138D" w:rsidRDefault="0058138D" w:rsidP="0058138D">
      <w:pPr>
        <w:pStyle w:val="ListBullet"/>
      </w:pPr>
      <w:r w:rsidRPr="0058138D">
        <w:rPr>
          <w:rStyle w:val="Strong"/>
        </w:rPr>
        <w:t>Numbered or bulleted lists</w:t>
      </w:r>
      <w:r>
        <w:t xml:space="preserve"> should be formatted with 'List Numbered' or 'List Bullet.' The paragraph following a list is in 'Text First' format.</w:t>
      </w:r>
    </w:p>
    <w:p w14:paraId="603F105E" w14:textId="75878F53" w:rsidR="0058138D" w:rsidRDefault="0058138D" w:rsidP="0058138D">
      <w:pPr>
        <w:pStyle w:val="ListBullet"/>
      </w:pPr>
      <w:r w:rsidRPr="0058138D">
        <w:rPr>
          <w:rStyle w:val="Strong"/>
        </w:rPr>
        <w:t>Footnotes</w:t>
      </w:r>
      <w:r>
        <w:t xml:space="preserve"> to detail an author's affiliation(s) on page 1 shall be formatted with the style 'Footnote Text.'</w:t>
      </w:r>
    </w:p>
    <w:p w14:paraId="6E63C12F" w14:textId="438233D8" w:rsidR="0058138D" w:rsidRDefault="0058138D" w:rsidP="0058138D">
      <w:pPr>
        <w:pStyle w:val="ListBullet"/>
      </w:pPr>
      <w:r w:rsidRPr="0058138D">
        <w:rPr>
          <w:rStyle w:val="Strong"/>
        </w:rPr>
        <w:t>References</w:t>
      </w:r>
      <w:r>
        <w:t xml:space="preserve"> at the end of the paper shall be formatted with the style 'References.'</w:t>
      </w:r>
    </w:p>
    <w:p w14:paraId="3A6F6687" w14:textId="5D46EBD8" w:rsidR="0058138D" w:rsidRDefault="0058138D" w:rsidP="0058138D">
      <w:pPr>
        <w:pStyle w:val="Heading2"/>
      </w:pPr>
      <w:r>
        <w:t>Extra line breaks</w:t>
      </w:r>
    </w:p>
    <w:p w14:paraId="5EBD20EF" w14:textId="77777777" w:rsidR="0058138D" w:rsidRDefault="0058138D" w:rsidP="0058138D">
      <w:pPr>
        <w:pStyle w:val="TextFirst"/>
      </w:pPr>
      <w:r>
        <w:t>Note that there should be no extra line breaks or empty lines between paragraphs in the paper. If the paper is formatted correctly using the pre-defined styles, there will be no need to add extra line breaks. Thus, if you see the need to add extra line breaks you have likely not applied the styles correctly.</w:t>
      </w:r>
    </w:p>
    <w:p w14:paraId="18A54D23" w14:textId="77777777" w:rsidR="0058138D" w:rsidRDefault="0058138D" w:rsidP="0058138D">
      <w:pPr>
        <w:pStyle w:val="TextRunning"/>
      </w:pPr>
      <w:r>
        <w:t>You will see paragraph markers when you set Word to 'Show tab marks'. You can see which styles have been applied by looking at the left-hand margin when you view your file in Outline or Draft mode, provided you have set the file's Option &gt; Advanced &gt; Display with a 'Style area pane width…' to 3 cm or so.</w:t>
      </w:r>
    </w:p>
    <w:p w14:paraId="188D092A" w14:textId="21178141" w:rsidR="0058138D" w:rsidRDefault="0058138D" w:rsidP="0058138D">
      <w:pPr>
        <w:pStyle w:val="Heading2"/>
      </w:pPr>
      <w:r>
        <w:t>Figures and tables</w:t>
      </w:r>
    </w:p>
    <w:p w14:paraId="75A554BD" w14:textId="77777777" w:rsidR="0058138D" w:rsidRDefault="0058138D" w:rsidP="0058138D">
      <w:pPr>
        <w:pStyle w:val="Heading3"/>
      </w:pPr>
      <w:r>
        <w:t>Placement</w:t>
      </w:r>
    </w:p>
    <w:p w14:paraId="62B0D79C" w14:textId="77777777" w:rsidR="0058138D" w:rsidRDefault="0058138D" w:rsidP="0058138D">
      <w:pPr>
        <w:pStyle w:val="TextFirst"/>
      </w:pPr>
      <w:r>
        <w:t xml:space="preserve">Each figure or table should follow the paragraph that first mentions it. Ensure that each figure or table caption fits on the same page as the figure or table it refers to. Once you have edited your paper (admittedly, this is an iterative process), you may need to move text towards the start of the paper to use white space left by </w:t>
      </w:r>
      <w:proofErr w:type="gramStart"/>
      <w:r>
        <w:t>Word, and</w:t>
      </w:r>
      <w:proofErr w:type="gramEnd"/>
      <w:r>
        <w:t xml:space="preserve"> thus move figures and tables to the subsequent page. In any case, figures and tables should follow their first mention in the text. </w:t>
      </w:r>
    </w:p>
    <w:p w14:paraId="354C6CBD" w14:textId="77777777" w:rsidR="0058138D" w:rsidRDefault="0058138D" w:rsidP="0058138D">
      <w:pPr>
        <w:pStyle w:val="TextRunning"/>
      </w:pPr>
      <w:r>
        <w:t xml:space="preserve">When you insert a figure in the text, ensure the figure's wrapping style is 'In Line with Text' and then apply the paragraph style 'Figure' to the figure. Do not lay it out with 'Behind text' or 'In front of text' text wrapping (consult Microsoft (n.d. a) to learn about wrapping styles). </w:t>
      </w:r>
    </w:p>
    <w:p w14:paraId="4FF46C2C" w14:textId="77777777" w:rsidR="0058138D" w:rsidRDefault="0058138D" w:rsidP="0058138D">
      <w:pPr>
        <w:pStyle w:val="Heading3"/>
      </w:pPr>
      <w:r>
        <w:t xml:space="preserve">Use of </w:t>
      </w:r>
      <w:proofErr w:type="spellStart"/>
      <w:r>
        <w:t>Color</w:t>
      </w:r>
      <w:proofErr w:type="spellEnd"/>
    </w:p>
    <w:p w14:paraId="6EE6A1D5" w14:textId="77777777" w:rsidR="0058138D" w:rsidRDefault="0058138D" w:rsidP="0058138D">
      <w:pPr>
        <w:pStyle w:val="TextFirst"/>
      </w:pPr>
      <w:r>
        <w:t xml:space="preserve">Figures and tables in the paper may be in </w:t>
      </w:r>
      <w:proofErr w:type="spellStart"/>
      <w:r>
        <w:t>color</w:t>
      </w:r>
      <w:proofErr w:type="spellEnd"/>
      <w:r>
        <w:t xml:space="preserve">, but please ensure that they are also readable in black-and-white, since a reader may print your paper in black-and-white only. </w:t>
      </w:r>
    </w:p>
    <w:p w14:paraId="20DB5E05" w14:textId="77777777" w:rsidR="0058138D" w:rsidRDefault="0058138D" w:rsidP="0058138D">
      <w:pPr>
        <w:pStyle w:val="Heading3"/>
      </w:pPr>
      <w:r>
        <w:t>Figure Requirements</w:t>
      </w:r>
    </w:p>
    <w:p w14:paraId="1AB2A030" w14:textId="6D7D8C65" w:rsidR="0058138D" w:rsidRDefault="0058138D" w:rsidP="0058138D">
      <w:pPr>
        <w:pStyle w:val="ListBullet"/>
      </w:pPr>
      <w:r>
        <w:t>Acceptable image file types are Joint Photographic Experts Group (using file extension .jpg or .jpeg), Encapsulated Postscript (.eps), Portable Network Graphics (.</w:t>
      </w:r>
      <w:proofErr w:type="spellStart"/>
      <w:r>
        <w:t>png</w:t>
      </w:r>
      <w:proofErr w:type="spellEnd"/>
      <w:r>
        <w:t>), and bitmaps (.bmp).</w:t>
      </w:r>
    </w:p>
    <w:p w14:paraId="51B81805" w14:textId="3A4ECC60" w:rsidR="0058138D" w:rsidRDefault="0058138D" w:rsidP="0058138D">
      <w:pPr>
        <w:pStyle w:val="ListBullet"/>
      </w:pPr>
      <w:r>
        <w:t>Drawings made using lines, boxes, text, etc., within Word cannot be reproduced effectively, so please do not make drawings using Word.</w:t>
      </w:r>
    </w:p>
    <w:p w14:paraId="1E7E55B4" w14:textId="2527B068" w:rsidR="0058138D" w:rsidRDefault="0058138D" w:rsidP="0058138D">
      <w:pPr>
        <w:pStyle w:val="ListBullet"/>
      </w:pPr>
      <w:r>
        <w:t>To ensure print quality, images should be of at least 1,800 pixels wide if they are full-page width or 900 pixels wide if they are half-page width.</w:t>
      </w:r>
    </w:p>
    <w:p w14:paraId="6FAAA4B8" w14:textId="77777777" w:rsidR="0058138D" w:rsidRDefault="0058138D" w:rsidP="0058138D">
      <w:pPr>
        <w:pStyle w:val="ListBullet"/>
      </w:pPr>
      <w:r>
        <w:t xml:space="preserve">It is preferred that figures are sized to match the full-page width (e.g., Figure 1), or to match the half-page width so you can arrange them side by side to save space if needed. </w:t>
      </w:r>
    </w:p>
    <w:p w14:paraId="25DA3D9D" w14:textId="407A88D3" w:rsidR="003403C7" w:rsidRDefault="003403C7" w:rsidP="00DA63BA">
      <w:pPr>
        <w:pStyle w:val="Figure"/>
      </w:pPr>
      <w:r w:rsidRPr="00DA63BA">
        <w:rPr>
          <w:noProof/>
        </w:rPr>
        <w:lastRenderedPageBreak/>
        <w:drawing>
          <wp:inline distT="0" distB="0" distL="0" distR="0" wp14:anchorId="37DFE9DC" wp14:editId="37C3E460">
            <wp:extent cx="5759450" cy="3188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5"/>
                    <a:stretch>
                      <a:fillRect/>
                    </a:stretch>
                  </pic:blipFill>
                  <pic:spPr bwMode="auto">
                    <a:xfrm>
                      <a:off x="0" y="0"/>
                      <a:ext cx="5759450" cy="3188826"/>
                    </a:xfrm>
                    <a:prstGeom prst="rect">
                      <a:avLst/>
                    </a:prstGeom>
                    <a:noFill/>
                    <a:ln>
                      <a:noFill/>
                    </a:ln>
                    <a:extLst>
                      <a:ext uri="{53640926-AAD7-44D8-BBD7-CCE9431645EC}">
                        <a14:shadowObscured xmlns:a14="http://schemas.microsoft.com/office/drawing/2010/main"/>
                      </a:ext>
                    </a:extLst>
                  </pic:spPr>
                </pic:pic>
              </a:graphicData>
            </a:graphic>
          </wp:inline>
        </w:drawing>
      </w:r>
    </w:p>
    <w:p w14:paraId="7E00FEE7" w14:textId="3F01E8E0" w:rsidR="0058138D" w:rsidRDefault="0058138D" w:rsidP="003403C7">
      <w:pPr>
        <w:pStyle w:val="Figurecaption"/>
      </w:pPr>
      <w:r>
        <w:rPr>
          <w:rFonts w:hint="eastAsia"/>
        </w:rPr>
        <w:t xml:space="preserve">Figure 1: </w:t>
      </w:r>
      <w:r w:rsidR="007F78C0" w:rsidRPr="007F78C0">
        <w:t xml:space="preserve">The figure is an illustrative example only (adapted from Tommelein et al., 1999)” </w:t>
      </w:r>
    </w:p>
    <w:p w14:paraId="073FDEA8" w14:textId="77777777" w:rsidR="0058138D" w:rsidRDefault="0058138D" w:rsidP="003403C7">
      <w:pPr>
        <w:pStyle w:val="Heading3"/>
      </w:pPr>
      <w:r>
        <w:t>Table Requirements</w:t>
      </w:r>
    </w:p>
    <w:p w14:paraId="384D7FEA" w14:textId="77777777" w:rsidR="0058138D" w:rsidRDefault="0058138D" w:rsidP="003403C7">
      <w:pPr>
        <w:pStyle w:val="TextFirst"/>
      </w:pPr>
      <w:r>
        <w:t xml:space="preserve">Tables should have a thick top and bottom border, a thin border under headers and generally no vertical borders. Table 1 illustrates these points. The table style 'IGLC table style' will format your table accordingly.   </w:t>
      </w:r>
    </w:p>
    <w:p w14:paraId="10310648" w14:textId="1B67ECEC" w:rsidR="0058138D" w:rsidRDefault="0058138D" w:rsidP="003403C7">
      <w:pPr>
        <w:pStyle w:val="Tablecaption"/>
      </w:pPr>
      <w:r>
        <w:t xml:space="preserve">Table 1: Variability of </w:t>
      </w:r>
      <w:r w:rsidR="00D35EAB">
        <w:t>a</w:t>
      </w:r>
      <w:r>
        <w:t xml:space="preserve">vailable </w:t>
      </w:r>
      <w:r w:rsidR="00D35EAB">
        <w:t>d</w:t>
      </w:r>
      <w:r>
        <w:t xml:space="preserve">ies (Table 1 in Tommelein et al. 1999) </w:t>
      </w:r>
    </w:p>
    <w:tbl>
      <w:tblPr>
        <w:tblStyle w:val="IGLCTablestyle"/>
        <w:tblW w:w="9085" w:type="dxa"/>
        <w:tblLook w:val="04A0" w:firstRow="1" w:lastRow="0" w:firstColumn="1" w:lastColumn="0" w:noHBand="0" w:noVBand="1"/>
      </w:tblPr>
      <w:tblGrid>
        <w:gridCol w:w="3020"/>
        <w:gridCol w:w="6065"/>
      </w:tblGrid>
      <w:tr w:rsidR="003403C7" w:rsidRPr="00F237A9" w14:paraId="74624B99" w14:textId="77777777" w:rsidTr="003403C7">
        <w:trPr>
          <w:cnfStyle w:val="100000000000" w:firstRow="1" w:lastRow="0" w:firstColumn="0" w:lastColumn="0" w:oddVBand="0" w:evenVBand="0" w:oddHBand="0" w:evenHBand="0" w:firstRowFirstColumn="0" w:firstRowLastColumn="0" w:lastRowFirstColumn="0" w:lastRowLastColumn="0"/>
        </w:trPr>
        <w:tc>
          <w:tcPr>
            <w:tcW w:w="3020" w:type="dxa"/>
            <w:tcBorders>
              <w:top w:val="single" w:sz="12" w:space="0" w:color="auto"/>
              <w:bottom w:val="single" w:sz="6" w:space="0" w:color="auto"/>
            </w:tcBorders>
          </w:tcPr>
          <w:p w14:paraId="31CAD6AE" w14:textId="3322523F" w:rsidR="003403C7" w:rsidRPr="00DB4F12" w:rsidRDefault="003403C7" w:rsidP="003403C7">
            <w:pPr>
              <w:pStyle w:val="Tableheading"/>
              <w:rPr>
                <w:rFonts w:ascii="Times New Roman" w:hAnsi="Times New Roman"/>
              </w:rPr>
            </w:pPr>
            <w:r w:rsidRPr="00DB4F12">
              <w:rPr>
                <w:rFonts w:ascii="Times New Roman" w:hAnsi="Times New Roman"/>
              </w:rPr>
              <w:t>Type of Die</w:t>
            </w:r>
          </w:p>
        </w:tc>
        <w:tc>
          <w:tcPr>
            <w:tcW w:w="6065" w:type="dxa"/>
            <w:tcBorders>
              <w:top w:val="single" w:sz="12" w:space="0" w:color="auto"/>
              <w:bottom w:val="single" w:sz="6" w:space="0" w:color="auto"/>
            </w:tcBorders>
          </w:tcPr>
          <w:p w14:paraId="4D9A9206" w14:textId="293FA4C7" w:rsidR="003403C7" w:rsidRPr="00DB4F12" w:rsidRDefault="003403C7" w:rsidP="003403C7">
            <w:pPr>
              <w:pStyle w:val="Tableheading"/>
              <w:rPr>
                <w:rFonts w:ascii="Times New Roman" w:hAnsi="Times New Roman"/>
              </w:rPr>
            </w:pPr>
            <w:r w:rsidRPr="00DB4F12">
              <w:rPr>
                <w:rFonts w:ascii="Times New Roman" w:hAnsi="Times New Roman"/>
              </w:rPr>
              <w:t xml:space="preserve">Numbers on Faces </w:t>
            </w:r>
          </w:p>
        </w:tc>
      </w:tr>
      <w:tr w:rsidR="003403C7" w14:paraId="6C264C93" w14:textId="77777777" w:rsidTr="003403C7">
        <w:tc>
          <w:tcPr>
            <w:tcW w:w="3020" w:type="dxa"/>
            <w:tcBorders>
              <w:top w:val="single" w:sz="6" w:space="0" w:color="auto"/>
            </w:tcBorders>
          </w:tcPr>
          <w:p w14:paraId="79FB1720" w14:textId="09A13618"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A</w:t>
            </w:r>
          </w:p>
        </w:tc>
        <w:tc>
          <w:tcPr>
            <w:tcW w:w="6065" w:type="dxa"/>
            <w:tcBorders>
              <w:top w:val="single" w:sz="6" w:space="0" w:color="auto"/>
            </w:tcBorders>
          </w:tcPr>
          <w:p w14:paraId="30B33238" w14:textId="33C280E6"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5, 5, 5, 5, 5, 5</w:t>
            </w:r>
          </w:p>
        </w:tc>
      </w:tr>
      <w:tr w:rsidR="003403C7" w14:paraId="6400D739" w14:textId="77777777" w:rsidTr="003403C7">
        <w:tc>
          <w:tcPr>
            <w:tcW w:w="3020" w:type="dxa"/>
          </w:tcPr>
          <w:p w14:paraId="1454A674" w14:textId="08A4FB5B"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B</w:t>
            </w:r>
          </w:p>
        </w:tc>
        <w:tc>
          <w:tcPr>
            <w:tcW w:w="6065" w:type="dxa"/>
          </w:tcPr>
          <w:p w14:paraId="0E827E25" w14:textId="6935A748"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4, 4, 4, 6, 6, 6</w:t>
            </w:r>
          </w:p>
        </w:tc>
      </w:tr>
      <w:tr w:rsidR="003403C7" w14:paraId="6346D95A" w14:textId="77777777" w:rsidTr="003403C7">
        <w:tc>
          <w:tcPr>
            <w:tcW w:w="3020" w:type="dxa"/>
          </w:tcPr>
          <w:p w14:paraId="0F4D8578" w14:textId="3C4B9439"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C</w:t>
            </w:r>
          </w:p>
        </w:tc>
        <w:tc>
          <w:tcPr>
            <w:tcW w:w="6065" w:type="dxa"/>
          </w:tcPr>
          <w:p w14:paraId="207EE1B1" w14:textId="77777777"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3, 3, 3, 7, 7, 7</w:t>
            </w:r>
          </w:p>
          <w:p w14:paraId="2C060551" w14:textId="77777777" w:rsidR="003403C7" w:rsidRPr="00DB4F12" w:rsidRDefault="003403C7" w:rsidP="009967F0">
            <w:pPr>
              <w:pStyle w:val="Tablebody"/>
              <w:rPr>
                <w:rFonts w:ascii="Times New Roman" w:hAnsi="Times New Roman" w:cs="Times New Roman"/>
              </w:rPr>
            </w:pPr>
          </w:p>
        </w:tc>
      </w:tr>
      <w:tr w:rsidR="003403C7" w14:paraId="64CA8504" w14:textId="77777777" w:rsidTr="003403C7">
        <w:tc>
          <w:tcPr>
            <w:tcW w:w="3020" w:type="dxa"/>
          </w:tcPr>
          <w:p w14:paraId="300D3A39" w14:textId="3CF647F6"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D</w:t>
            </w:r>
          </w:p>
        </w:tc>
        <w:tc>
          <w:tcPr>
            <w:tcW w:w="6065" w:type="dxa"/>
          </w:tcPr>
          <w:p w14:paraId="067F5F19" w14:textId="038E1E81"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2, 2, 2, 8, 8, 8</w:t>
            </w:r>
          </w:p>
        </w:tc>
      </w:tr>
      <w:tr w:rsidR="003403C7" w14:paraId="08F46B93" w14:textId="77777777" w:rsidTr="003403C7">
        <w:tc>
          <w:tcPr>
            <w:tcW w:w="3020" w:type="dxa"/>
            <w:tcBorders>
              <w:bottom w:val="single" w:sz="12" w:space="0" w:color="auto"/>
            </w:tcBorders>
          </w:tcPr>
          <w:p w14:paraId="485DDCDE" w14:textId="4F336DC0"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E</w:t>
            </w:r>
          </w:p>
        </w:tc>
        <w:tc>
          <w:tcPr>
            <w:tcW w:w="6065" w:type="dxa"/>
            <w:tcBorders>
              <w:bottom w:val="single" w:sz="12" w:space="0" w:color="auto"/>
            </w:tcBorders>
          </w:tcPr>
          <w:p w14:paraId="53EF1880" w14:textId="3BF48651" w:rsidR="003403C7" w:rsidRPr="00DB4F12" w:rsidRDefault="003403C7" w:rsidP="009967F0">
            <w:pPr>
              <w:pStyle w:val="Tablebody"/>
              <w:rPr>
                <w:rFonts w:ascii="Times New Roman" w:hAnsi="Times New Roman" w:cs="Times New Roman"/>
              </w:rPr>
            </w:pPr>
            <w:r w:rsidRPr="00DB4F12">
              <w:rPr>
                <w:rFonts w:ascii="Times New Roman" w:hAnsi="Times New Roman" w:cs="Times New Roman"/>
              </w:rPr>
              <w:t>1, 1, 1, 9, 9, 9</w:t>
            </w:r>
          </w:p>
        </w:tc>
      </w:tr>
    </w:tbl>
    <w:p w14:paraId="69A45234" w14:textId="299BC135" w:rsidR="0058138D" w:rsidRDefault="003403C7" w:rsidP="003403C7">
      <w:pPr>
        <w:pStyle w:val="Heading1"/>
      </w:pPr>
      <w:r>
        <w:t>Submission</w:t>
      </w:r>
    </w:p>
    <w:p w14:paraId="5FF293D1" w14:textId="2AA26AC7" w:rsidR="0058138D" w:rsidRDefault="003403C7" w:rsidP="003403C7">
      <w:pPr>
        <w:pStyle w:val="Heading2"/>
      </w:pPr>
      <w:r>
        <w:t>Anonymizing paper for review</w:t>
      </w:r>
    </w:p>
    <w:p w14:paraId="781DAD96" w14:textId="77777777" w:rsidR="0058138D" w:rsidRDefault="0058138D" w:rsidP="003403C7">
      <w:pPr>
        <w:pStyle w:val="TextFirst"/>
      </w:pPr>
      <w:r>
        <w:t xml:space="preserve">All IGLC papers will go through a double-blind peer review process and authors will be offered feedback to improve their paper. To allow for a double-blind review, authors should not reveal their identities upon their paper's first submittal or resubmittal during the review process. Instead of listing names and affiliations on page 1 or in any header, put in as many </w:t>
      </w:r>
      <w:r w:rsidRPr="003403C7">
        <w:rPr>
          <w:highlight w:val="yellow"/>
        </w:rPr>
        <w:t>XXXXXX</w:t>
      </w:r>
      <w:r>
        <w:t xml:space="preserve"> placeholders as you need to ensure that the paper will not exceed its page limit when you prepare the camera-ready version. </w:t>
      </w:r>
    </w:p>
    <w:p w14:paraId="25994C94" w14:textId="474FABB9" w:rsidR="0058138D" w:rsidRDefault="0058138D" w:rsidP="0058138D">
      <w:pPr>
        <w:pStyle w:val="TextRunning"/>
      </w:pPr>
      <w:r>
        <w:t xml:space="preserve">Anonymity should be maintained during the review process: (1) upon first submission for review and (2) after peer-review feedback has duly been </w:t>
      </w:r>
      <w:proofErr w:type="gramStart"/>
      <w:r>
        <w:t>taken into account</w:t>
      </w:r>
      <w:proofErr w:type="gramEnd"/>
      <w:r>
        <w:t xml:space="preserve">, upon submission of the authors' improved paper for final review. The conference organizers will then notify the </w:t>
      </w:r>
      <w:r>
        <w:lastRenderedPageBreak/>
        <w:t>authors whether their paper has been accepted. Once a paper has been accepted, authors should add their full name and affiliations as well as verify once more that their paper is formatted according to this template with specifications, before submitting their final camera-ready paper.</w:t>
      </w:r>
    </w:p>
    <w:p w14:paraId="051B91A0" w14:textId="567BA395" w:rsidR="0058138D" w:rsidRDefault="001007E5" w:rsidP="003403C7">
      <w:pPr>
        <w:pStyle w:val="Heading2"/>
      </w:pPr>
      <w:r>
        <w:t>D</w:t>
      </w:r>
      <w:r>
        <w:t>OI</w:t>
      </w:r>
      <w:r>
        <w:t xml:space="preserve"> </w:t>
      </w:r>
      <w:r w:rsidR="003403C7">
        <w:t>number in header</w:t>
      </w:r>
    </w:p>
    <w:p w14:paraId="0DAE6206" w14:textId="603F80FD" w:rsidR="0058138D" w:rsidRDefault="0058138D" w:rsidP="00DA63BA">
      <w:pPr>
        <w:pStyle w:val="TextFirst"/>
      </w:pPr>
      <w:r>
        <w:t xml:space="preserve">Before submitting your camera-ready paper, please replace the </w:t>
      </w:r>
      <w:r w:rsidRPr="003403C7">
        <w:rPr>
          <w:highlight w:val="yellow"/>
        </w:rPr>
        <w:t>XXXX</w:t>
      </w:r>
      <w:r>
        <w:t xml:space="preserve"> in the DOI in the first-page header with the id-number of your paper as found in the conference management system, padded with a leading 0. The example shown in Figure 2 has id-number 100, and you should thus replace the </w:t>
      </w:r>
      <w:r w:rsidRPr="003403C7">
        <w:rPr>
          <w:highlight w:val="yellow"/>
        </w:rPr>
        <w:t>XXXX</w:t>
      </w:r>
      <w:r>
        <w:t xml:space="preserve"> with 0100, so that the completed DOI link reads </w:t>
      </w:r>
      <w:r w:rsidRPr="00F560FE">
        <w:rPr>
          <w:rStyle w:val="Hyperlink"/>
        </w:rPr>
        <w:t>doi.org/10.24928/</w:t>
      </w:r>
      <w:r w:rsidR="00926B23">
        <w:rPr>
          <w:rStyle w:val="Hyperlink"/>
        </w:rPr>
        <w:t>YEAR</w:t>
      </w:r>
      <w:r w:rsidRPr="00F560FE">
        <w:rPr>
          <w:rStyle w:val="Hyperlink"/>
        </w:rPr>
        <w:t>/0100</w:t>
      </w:r>
      <w:r>
        <w:t xml:space="preserve">. </w:t>
      </w:r>
    </w:p>
    <w:p w14:paraId="75F32AD0" w14:textId="397E0E12" w:rsidR="0058138D" w:rsidRDefault="003403C7" w:rsidP="003403C7">
      <w:pPr>
        <w:pStyle w:val="Figure"/>
      </w:pPr>
      <w:r w:rsidRPr="00FE5093">
        <w:rPr>
          <w:noProof/>
          <w:lang w:eastAsia="en-US"/>
        </w:rPr>
        <w:drawing>
          <wp:inline distT="0" distB="0" distL="0" distR="0" wp14:anchorId="31EB5BC1" wp14:editId="0868BE27">
            <wp:extent cx="5759450" cy="1749425"/>
            <wp:effectExtent l="0" t="0" r="0" b="3175"/>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rotWithShape="1">
                    <a:blip r:embed="rId14"/>
                    <a:srcRect t="2901" b="5194"/>
                    <a:stretch/>
                  </pic:blipFill>
                  <pic:spPr bwMode="auto">
                    <a:xfrm>
                      <a:off x="0" y="0"/>
                      <a:ext cx="5759450" cy="1749425"/>
                    </a:xfrm>
                    <a:prstGeom prst="rect">
                      <a:avLst/>
                    </a:prstGeom>
                    <a:ln>
                      <a:noFill/>
                    </a:ln>
                    <a:extLst>
                      <a:ext uri="{53640926-AAD7-44D8-BBD7-CCE9431645EC}">
                        <a14:shadowObscured xmlns:a14="http://schemas.microsoft.com/office/drawing/2010/main"/>
                      </a:ext>
                    </a:extLst>
                  </pic:spPr>
                </pic:pic>
              </a:graphicData>
            </a:graphic>
          </wp:inline>
        </w:drawing>
      </w:r>
    </w:p>
    <w:p w14:paraId="0CBE54F8" w14:textId="3FB3091E" w:rsidR="0058138D" w:rsidRDefault="0058138D" w:rsidP="003403C7">
      <w:pPr>
        <w:pStyle w:val="Figurecaption"/>
      </w:pPr>
      <w:r>
        <w:t xml:space="preserve">Figure 2: ID number of </w:t>
      </w:r>
      <w:r w:rsidR="001007E5">
        <w:t>p</w:t>
      </w:r>
      <w:r>
        <w:t xml:space="preserve">aper in the ConfTool </w:t>
      </w:r>
      <w:r w:rsidR="001007E5">
        <w:t>c</w:t>
      </w:r>
      <w:r>
        <w:t xml:space="preserve">onference </w:t>
      </w:r>
      <w:r w:rsidR="001007E5">
        <w:t>m</w:t>
      </w:r>
      <w:r>
        <w:t xml:space="preserve">anagement </w:t>
      </w:r>
      <w:r w:rsidR="001007E5">
        <w:t>s</w:t>
      </w:r>
      <w:r>
        <w:t xml:space="preserve">ystem </w:t>
      </w:r>
    </w:p>
    <w:p w14:paraId="7CCE54AE" w14:textId="7890E17F" w:rsidR="0058138D" w:rsidRDefault="003403C7" w:rsidP="003403C7">
      <w:pPr>
        <w:pStyle w:val="Heading2"/>
      </w:pPr>
      <w:r>
        <w:t>Where to submit</w:t>
      </w:r>
    </w:p>
    <w:p w14:paraId="129385F5" w14:textId="77777777" w:rsidR="0058138D" w:rsidRDefault="0058138D" w:rsidP="003403C7">
      <w:pPr>
        <w:pStyle w:val="TextFirst"/>
      </w:pPr>
      <w:r>
        <w:t xml:space="preserve">Authors must submit their work in Word document format (.docx) through the conference management system linked on the conference website. For assistance with your submission, please get in touch with the conference's technical committee at the email address stated on the conference website. </w:t>
      </w:r>
    </w:p>
    <w:p w14:paraId="4086CD76" w14:textId="77777777" w:rsidR="0058138D" w:rsidRDefault="0058138D" w:rsidP="0058138D">
      <w:pPr>
        <w:pStyle w:val="TextRunning"/>
      </w:pPr>
      <w:r>
        <w:t xml:space="preserve">Note: You must also submit a plagiarism report to accompany your paper, for example using Turnitin. Similarity report should not reveal excessive similarity or full sentences taken from another source. </w:t>
      </w:r>
    </w:p>
    <w:p w14:paraId="0E851052" w14:textId="77777777" w:rsidR="0058138D" w:rsidRDefault="0058138D" w:rsidP="003403C7">
      <w:pPr>
        <w:pStyle w:val="Heading1"/>
      </w:pPr>
      <w:r>
        <w:t>CONCLUSIONS</w:t>
      </w:r>
    </w:p>
    <w:p w14:paraId="21CFD536" w14:textId="77777777" w:rsidR="0058138D" w:rsidRDefault="0058138D" w:rsidP="003403C7">
      <w:pPr>
        <w:pStyle w:val="TextFirst"/>
      </w:pPr>
      <w:r>
        <w:t xml:space="preserve">The instructions presented here have been used to format this paper. After you have formatted your paper accordingly, it should have the same look as the paper presented here. The proceedings editors will appreciate </w:t>
      </w:r>
      <w:proofErr w:type="gramStart"/>
      <w:r>
        <w:t>your</w:t>
      </w:r>
      <w:proofErr w:type="gramEnd"/>
      <w:r>
        <w:t xml:space="preserve"> following these instructions. They may return your paper for correction or reject it if it does not conform to these formatting requirements. </w:t>
      </w:r>
    </w:p>
    <w:p w14:paraId="3D332DAB" w14:textId="7F90AC8C" w:rsidR="0058138D" w:rsidRDefault="003403C7" w:rsidP="00F560FE">
      <w:pPr>
        <w:pStyle w:val="Heading1"/>
      </w:pPr>
      <w:r>
        <w:t>Acknowledgments</w:t>
      </w:r>
    </w:p>
    <w:p w14:paraId="07183768" w14:textId="37FDC90E" w:rsidR="00433D82" w:rsidRDefault="0058138D" w:rsidP="003403C7">
      <w:pPr>
        <w:pStyle w:val="TextFirst"/>
      </w:pPr>
      <w:r>
        <w:t xml:space="preserve">We would like to thank in advance all authors who follow these instructions diligently. We would also like to thank those who have prepared past years' IGLC conference templates that we could build on. Please contact the scientific committee </w:t>
      </w:r>
      <w:r w:rsidR="003403C7">
        <w:t>for the conference you are submitting the paper to</w:t>
      </w:r>
      <w:r>
        <w:t>, if anything needs additional clarification.</w:t>
      </w:r>
    </w:p>
    <w:p w14:paraId="691DFB71" w14:textId="2F9DA075" w:rsidR="0024518F" w:rsidRDefault="00F560FE" w:rsidP="00F560FE">
      <w:pPr>
        <w:pStyle w:val="Heading1"/>
      </w:pPr>
      <w:r>
        <w:t>References</w:t>
      </w:r>
    </w:p>
    <w:p w14:paraId="1DB1C802" w14:textId="5271975E" w:rsidR="00F560FE" w:rsidRPr="00F560FE" w:rsidRDefault="00F560FE" w:rsidP="00F560FE">
      <w:pPr>
        <w:pStyle w:val="References"/>
      </w:pPr>
      <w:r w:rsidRPr="00F560FE">
        <w:t xml:space="preserve">Alarcon, L. F. (Ed.). (1997). </w:t>
      </w:r>
      <w:r w:rsidRPr="00E075CE">
        <w:rPr>
          <w:rStyle w:val="Emphasis"/>
        </w:rPr>
        <w:t>Lean construction.</w:t>
      </w:r>
      <w:r w:rsidRPr="00F560FE">
        <w:t xml:space="preserve"> </w:t>
      </w:r>
      <w:r w:rsidR="00AA4D99">
        <w:t>A. A. Balkema</w:t>
      </w:r>
      <w:r w:rsidRPr="00F560FE">
        <w:t>.</w:t>
      </w:r>
    </w:p>
    <w:p w14:paraId="4852B4F1" w14:textId="77777777" w:rsidR="00F560FE" w:rsidRPr="00F560FE" w:rsidRDefault="00F560FE" w:rsidP="00F560FE">
      <w:pPr>
        <w:pStyle w:val="References"/>
      </w:pPr>
      <w:r w:rsidRPr="00F560FE">
        <w:t xml:space="preserve">Howell, G. A., Laufer, A., &amp; Ballard, G. (1993). Interaction between </w:t>
      </w:r>
      <w:proofErr w:type="spellStart"/>
      <w:r w:rsidRPr="00F560FE">
        <w:t>subcycles</w:t>
      </w:r>
      <w:proofErr w:type="spellEnd"/>
      <w:r w:rsidRPr="00F560FE">
        <w:t xml:space="preserve">: One key to improved methods. </w:t>
      </w:r>
      <w:r w:rsidRPr="00E075CE">
        <w:rPr>
          <w:rStyle w:val="Emphasis"/>
        </w:rPr>
        <w:t>Journal of Construction Engineering and Management, 119</w:t>
      </w:r>
      <w:r w:rsidRPr="00F560FE">
        <w:t xml:space="preserve">(4), 714–728. </w:t>
      </w:r>
      <w:hyperlink r:id="rId15" w:tgtFrame="_new" w:history="1">
        <w:r w:rsidRPr="00F560FE">
          <w:rPr>
            <w:rStyle w:val="Hyperlink"/>
          </w:rPr>
          <w:t>https://doi.org/10.1061/(ASCE)0733-9364(1993)119:4(714)</w:t>
        </w:r>
      </w:hyperlink>
    </w:p>
    <w:p w14:paraId="27F44E94" w14:textId="77777777" w:rsidR="00F560FE" w:rsidRPr="00F560FE" w:rsidRDefault="00F560FE" w:rsidP="00F560FE">
      <w:pPr>
        <w:pStyle w:val="References"/>
        <w:rPr>
          <w:rStyle w:val="Hyperlink"/>
        </w:rPr>
      </w:pPr>
      <w:r w:rsidRPr="00F560FE">
        <w:lastRenderedPageBreak/>
        <w:t xml:space="preserve">March, S. T., &amp; Smith, G. F. (1995). Design and natural science research on information technology. </w:t>
      </w:r>
      <w:r w:rsidRPr="00E075CE">
        <w:rPr>
          <w:rStyle w:val="Emphasis"/>
        </w:rPr>
        <w:t>Decision Support Systems, 15</w:t>
      </w:r>
      <w:r w:rsidRPr="00F560FE">
        <w:t xml:space="preserve">(4), 251–266. </w:t>
      </w:r>
      <w:hyperlink r:id="rId16" w:tgtFrame="_new" w:history="1">
        <w:r w:rsidRPr="00F560FE">
          <w:rPr>
            <w:rStyle w:val="Hyperlink"/>
          </w:rPr>
          <w:t>https://doi.org/10.1016/0167-9236(94)00041-2</w:t>
        </w:r>
      </w:hyperlink>
    </w:p>
    <w:p w14:paraId="6277531D" w14:textId="77777777" w:rsidR="00F560FE" w:rsidRPr="00F560FE" w:rsidRDefault="00F560FE" w:rsidP="00F560FE">
      <w:pPr>
        <w:pStyle w:val="References"/>
      </w:pPr>
      <w:r w:rsidRPr="00F560FE">
        <w:t xml:space="preserve">Martinez, J. C. (1996). </w:t>
      </w:r>
      <w:r w:rsidRPr="00E075CE">
        <w:rPr>
          <w:rStyle w:val="Emphasis"/>
        </w:rPr>
        <w:t xml:space="preserve">STROBOSCOPE: State and </w:t>
      </w:r>
      <w:proofErr w:type="gramStart"/>
      <w:r w:rsidRPr="00E075CE">
        <w:rPr>
          <w:rStyle w:val="Emphasis"/>
        </w:rPr>
        <w:t>resource based</w:t>
      </w:r>
      <w:proofErr w:type="gramEnd"/>
      <w:r w:rsidRPr="00E075CE">
        <w:rPr>
          <w:rStyle w:val="Emphasis"/>
        </w:rPr>
        <w:t xml:space="preserve"> simulation of construction processes</w:t>
      </w:r>
      <w:r w:rsidRPr="00F560FE">
        <w:t xml:space="preserve"> [Doctoral dissertation, University of Michigan]. Deep Blue. </w:t>
      </w:r>
      <w:hyperlink r:id="rId17" w:tgtFrame="_new" w:history="1">
        <w:r w:rsidRPr="00F560FE">
          <w:t>https://hdl.handle.net/2027.42/104987</w:t>
        </w:r>
      </w:hyperlink>
    </w:p>
    <w:p w14:paraId="16BC6717" w14:textId="77777777" w:rsidR="00F560FE" w:rsidRPr="00F560FE" w:rsidRDefault="00F560FE" w:rsidP="00F560FE">
      <w:pPr>
        <w:pStyle w:val="References"/>
        <w:rPr>
          <w:rStyle w:val="Hyperlink"/>
        </w:rPr>
      </w:pPr>
      <w:r w:rsidRPr="00F560FE">
        <w:t xml:space="preserve">Microsoft. (n.d.-a). </w:t>
      </w:r>
      <w:r w:rsidRPr="00E075CE">
        <w:rPr>
          <w:rStyle w:val="Emphasis"/>
        </w:rPr>
        <w:t>Apply styles.</w:t>
      </w:r>
      <w:r w:rsidRPr="00F560FE">
        <w:t xml:space="preserve"> Retrieved December 21, 2020, from </w:t>
      </w:r>
      <w:hyperlink r:id="rId18" w:tgtFrame="_new" w:history="1">
        <w:r w:rsidRPr="00F560FE">
          <w:rPr>
            <w:rStyle w:val="Hyperlink"/>
          </w:rPr>
          <w:t>https://support.microsoft.com/en-us/office/apply-styles-f8b96097-4d25-4fac-8200-6139c8093109</w:t>
        </w:r>
      </w:hyperlink>
    </w:p>
    <w:p w14:paraId="54CB91E1" w14:textId="77777777" w:rsidR="00F560FE" w:rsidRPr="00F560FE" w:rsidRDefault="00F560FE" w:rsidP="00F560FE">
      <w:pPr>
        <w:pStyle w:val="References"/>
        <w:rPr>
          <w:rStyle w:val="Hyperlink"/>
        </w:rPr>
      </w:pPr>
      <w:r w:rsidRPr="00F560FE">
        <w:t xml:space="preserve">Microsoft. (n.d.-b). </w:t>
      </w:r>
      <w:r w:rsidRPr="00E075CE">
        <w:rPr>
          <w:rStyle w:val="Emphasis"/>
        </w:rPr>
        <w:t>Word options (advanced).</w:t>
      </w:r>
      <w:r w:rsidRPr="00F560FE">
        <w:t xml:space="preserve"> Retrieved December 13, 2022, from </w:t>
      </w:r>
      <w:hyperlink r:id="rId19" w:tgtFrame="_new" w:history="1">
        <w:r w:rsidRPr="00F560FE">
          <w:rPr>
            <w:rStyle w:val="Hyperlink"/>
          </w:rPr>
          <w:t>https://support.microsoft.com/en-us/office/word-options-advanced-1b3d9436-bc3a-4c5d-a55f-17450e701663</w:t>
        </w:r>
      </w:hyperlink>
    </w:p>
    <w:p w14:paraId="20A84B3E" w14:textId="77777777" w:rsidR="00F560FE" w:rsidRPr="00F560FE" w:rsidRDefault="00F560FE" w:rsidP="00F560FE">
      <w:pPr>
        <w:pStyle w:val="References"/>
      </w:pPr>
      <w:r w:rsidRPr="00F560FE">
        <w:t xml:space="preserve">Tommelein, I. D. (1998). Pull-driven scheduling for pipe-spool installation: Simulation of lean construction technique. </w:t>
      </w:r>
      <w:r w:rsidRPr="00E075CE">
        <w:rPr>
          <w:rStyle w:val="Emphasis"/>
        </w:rPr>
        <w:t>Journal of Construction Engineering and Management, 124</w:t>
      </w:r>
      <w:r w:rsidRPr="00F560FE">
        <w:t xml:space="preserve">(4), 279–288. </w:t>
      </w:r>
      <w:hyperlink r:id="rId20" w:tgtFrame="_new" w:history="1">
        <w:r w:rsidRPr="00F560FE">
          <w:rPr>
            <w:rStyle w:val="Hyperlink"/>
          </w:rPr>
          <w:t>https://doi.org/10.1061/(ASCE)0733-9364(1998)124:4(279)</w:t>
        </w:r>
      </w:hyperlink>
    </w:p>
    <w:p w14:paraId="735B4F94" w14:textId="77777777" w:rsidR="00F560FE" w:rsidRPr="00F560FE" w:rsidRDefault="00F560FE" w:rsidP="00F560FE">
      <w:pPr>
        <w:pStyle w:val="References"/>
      </w:pPr>
      <w:r w:rsidRPr="00F560FE">
        <w:rPr>
          <w:lang w:val="nb-NO"/>
        </w:rPr>
        <w:t xml:space="preserve">Tommelein, I. D., &amp; Ballard, G. (1997). </w:t>
      </w:r>
      <w:r w:rsidRPr="00E075CE">
        <w:rPr>
          <w:rStyle w:val="Emphasis"/>
        </w:rPr>
        <w:t>Coordinating specialists.</w:t>
      </w:r>
      <w:r w:rsidRPr="00F560FE">
        <w:t xml:space="preserve"> University of California, Berkeley. </w:t>
      </w:r>
      <w:hyperlink r:id="rId21" w:tgtFrame="_new" w:history="1">
        <w:r w:rsidRPr="00F560FE">
          <w:rPr>
            <w:rStyle w:val="Hyperlink"/>
          </w:rPr>
          <w:t>https://p2sl.berkeley.edu/wp-content/uploads/2016/03/Tommelein_Ballard-1997-Coordinating-Specialists-CoordSpecTR97-8.pdf</w:t>
        </w:r>
      </w:hyperlink>
    </w:p>
    <w:p w14:paraId="1108DA9A" w14:textId="10A144A5" w:rsidR="00E075CE" w:rsidRDefault="00F560FE" w:rsidP="00F560FE">
      <w:pPr>
        <w:pStyle w:val="References"/>
        <w:rPr>
          <w:rStyle w:val="Hyperlink"/>
        </w:rPr>
      </w:pPr>
      <w:r w:rsidRPr="00F560FE">
        <w:t xml:space="preserve">Tommelein, I. D., Riley, D., &amp; Howell, G. A. (1999). Parade game: Impact of work flow variability on trade performance. </w:t>
      </w:r>
      <w:r w:rsidRPr="00E075CE">
        <w:rPr>
          <w:rStyle w:val="Emphasis"/>
        </w:rPr>
        <w:t>Journal of Construction Engineering and Management, 125</w:t>
      </w:r>
      <w:r w:rsidRPr="00F560FE">
        <w:t xml:space="preserve">(5), 304–310. </w:t>
      </w:r>
      <w:hyperlink r:id="rId22" w:tgtFrame="_new" w:history="1">
        <w:r w:rsidRPr="00F560FE">
          <w:rPr>
            <w:rStyle w:val="Hyperlink"/>
          </w:rPr>
          <w:t>https://doi.org/10.1061/(ASCE)0733-9364(1999)125:5(304)</w:t>
        </w:r>
      </w:hyperlink>
    </w:p>
    <w:p w14:paraId="1C3DC44F" w14:textId="20815DAE" w:rsidR="00E075CE" w:rsidRPr="00E075CE" w:rsidRDefault="00E075CE" w:rsidP="00E075CE">
      <w:pPr>
        <w:pStyle w:val="Heading1"/>
      </w:pPr>
      <w:r>
        <w:rPr>
          <w:rStyle w:val="Hyperlink"/>
        </w:rPr>
        <w:br w:type="page"/>
      </w:r>
      <w:r w:rsidRPr="00E075CE">
        <w:lastRenderedPageBreak/>
        <w:t>Appendix A. Style Quick Reference</w:t>
      </w:r>
    </w:p>
    <w:p w14:paraId="1CE590E8" w14:textId="06C4B799" w:rsidR="00E075CE" w:rsidRDefault="00E075CE" w:rsidP="00E075CE">
      <w:pPr>
        <w:pStyle w:val="TextFirst"/>
      </w:pPr>
      <w:r w:rsidRPr="00E075CE">
        <w:t>The following table summarizes the main styles used in the IGLC paper template. Authors should apply these styles consistently and avoid direct formatting.</w:t>
      </w:r>
    </w:p>
    <w:p w14:paraId="1A3497B6" w14:textId="37235499" w:rsidR="00B10FB9" w:rsidRDefault="00FD2C0A" w:rsidP="00FD2C0A">
      <w:pPr>
        <w:pStyle w:val="Tablecaption"/>
      </w:pPr>
      <w:r>
        <w:t xml:space="preserve">Table 2: </w:t>
      </w:r>
      <w:r w:rsidR="0076098D">
        <w:t>Template text styles</w:t>
      </w:r>
    </w:p>
    <w:tbl>
      <w:tblPr>
        <w:tblStyle w:val="IGLCTablestyle"/>
        <w:tblW w:w="9090" w:type="dxa"/>
        <w:tblLook w:val="04A0" w:firstRow="1" w:lastRow="0" w:firstColumn="1" w:lastColumn="0" w:noHBand="0" w:noVBand="1"/>
      </w:tblPr>
      <w:tblGrid>
        <w:gridCol w:w="2051"/>
        <w:gridCol w:w="7039"/>
      </w:tblGrid>
      <w:tr w:rsidR="00E075CE" w:rsidRPr="00E075CE" w14:paraId="1BE28708" w14:textId="77777777" w:rsidTr="00DB4F12">
        <w:trPr>
          <w:cnfStyle w:val="100000000000" w:firstRow="1" w:lastRow="0" w:firstColumn="0" w:lastColumn="0" w:oddVBand="0" w:evenVBand="0" w:oddHBand="0" w:evenHBand="0" w:firstRowFirstColumn="0" w:firstRowLastColumn="0" w:lastRowFirstColumn="0" w:lastRowLastColumn="0"/>
        </w:trPr>
        <w:tc>
          <w:tcPr>
            <w:tcW w:w="2051" w:type="dxa"/>
            <w:hideMark/>
          </w:tcPr>
          <w:p w14:paraId="2DF4CDD4" w14:textId="77777777" w:rsidR="00E075CE" w:rsidRPr="00B10FB9" w:rsidRDefault="00E075CE" w:rsidP="00E075CE">
            <w:pPr>
              <w:pStyle w:val="Tableheading"/>
              <w:rPr>
                <w:rFonts w:ascii="Times New Roman" w:hAnsi="Times New Roman"/>
                <w:szCs w:val="24"/>
              </w:rPr>
            </w:pPr>
            <w:r w:rsidRPr="00B10FB9">
              <w:rPr>
                <w:rFonts w:ascii="Times New Roman" w:hAnsi="Times New Roman"/>
                <w:szCs w:val="24"/>
              </w:rPr>
              <w:t>Style Name</w:t>
            </w:r>
          </w:p>
        </w:tc>
        <w:tc>
          <w:tcPr>
            <w:tcW w:w="7039" w:type="dxa"/>
            <w:hideMark/>
          </w:tcPr>
          <w:p w14:paraId="43AE96F8" w14:textId="77777777" w:rsidR="00E075CE" w:rsidRPr="00B10FB9" w:rsidRDefault="00E075CE" w:rsidP="00E075CE">
            <w:pPr>
              <w:pStyle w:val="Tableheading"/>
              <w:rPr>
                <w:rFonts w:ascii="Times New Roman" w:hAnsi="Times New Roman"/>
                <w:szCs w:val="24"/>
              </w:rPr>
            </w:pPr>
            <w:r w:rsidRPr="00B10FB9">
              <w:rPr>
                <w:rFonts w:ascii="Times New Roman" w:hAnsi="Times New Roman"/>
                <w:szCs w:val="24"/>
              </w:rPr>
              <w:t>Notes</w:t>
            </w:r>
          </w:p>
        </w:tc>
      </w:tr>
      <w:tr w:rsidR="00E075CE" w:rsidRPr="00E075CE" w14:paraId="1531F317" w14:textId="77777777" w:rsidTr="00DB4F12">
        <w:tc>
          <w:tcPr>
            <w:tcW w:w="2051" w:type="dxa"/>
            <w:hideMark/>
          </w:tcPr>
          <w:p w14:paraId="5C62F6B3"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itle</w:t>
            </w:r>
          </w:p>
        </w:tc>
        <w:tc>
          <w:tcPr>
            <w:tcW w:w="7039" w:type="dxa"/>
            <w:hideMark/>
          </w:tcPr>
          <w:p w14:paraId="401588E8" w14:textId="48481600"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paper title only.</w:t>
            </w:r>
          </w:p>
        </w:tc>
      </w:tr>
      <w:tr w:rsidR="00E075CE" w:rsidRPr="00E075CE" w14:paraId="26332A0B" w14:textId="77777777" w:rsidTr="00DB4F12">
        <w:tc>
          <w:tcPr>
            <w:tcW w:w="2051" w:type="dxa"/>
            <w:hideMark/>
          </w:tcPr>
          <w:p w14:paraId="384785C8"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Authors</w:t>
            </w:r>
          </w:p>
        </w:tc>
        <w:tc>
          <w:tcPr>
            <w:tcW w:w="7039" w:type="dxa"/>
            <w:hideMark/>
          </w:tcPr>
          <w:p w14:paraId="6BC60177" w14:textId="40D6099F"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author names below title. (Anonymise author names for blind version.)</w:t>
            </w:r>
          </w:p>
        </w:tc>
      </w:tr>
      <w:tr w:rsidR="00E075CE" w:rsidRPr="00E075CE" w14:paraId="16CA56C5" w14:textId="77777777" w:rsidTr="00DB4F12">
        <w:tc>
          <w:tcPr>
            <w:tcW w:w="2051" w:type="dxa"/>
            <w:hideMark/>
          </w:tcPr>
          <w:p w14:paraId="13E0AC8F"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Heading 1</w:t>
            </w:r>
          </w:p>
        </w:tc>
        <w:tc>
          <w:tcPr>
            <w:tcW w:w="7039" w:type="dxa"/>
            <w:hideMark/>
          </w:tcPr>
          <w:p w14:paraId="2420BB9E" w14:textId="0CCE1BC3"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Section heading.</w:t>
            </w:r>
          </w:p>
        </w:tc>
      </w:tr>
      <w:tr w:rsidR="00E075CE" w:rsidRPr="00E075CE" w14:paraId="049C339D" w14:textId="77777777" w:rsidTr="00DB4F12">
        <w:tc>
          <w:tcPr>
            <w:tcW w:w="2051" w:type="dxa"/>
            <w:hideMark/>
          </w:tcPr>
          <w:p w14:paraId="6B6F8A26"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Heading 2</w:t>
            </w:r>
          </w:p>
        </w:tc>
        <w:tc>
          <w:tcPr>
            <w:tcW w:w="7039" w:type="dxa"/>
            <w:hideMark/>
          </w:tcPr>
          <w:p w14:paraId="2696DCAA"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Subsection heading.</w:t>
            </w:r>
          </w:p>
        </w:tc>
      </w:tr>
      <w:tr w:rsidR="00E075CE" w:rsidRPr="00E075CE" w14:paraId="57BE5DE3" w14:textId="77777777" w:rsidTr="00DB4F12">
        <w:tc>
          <w:tcPr>
            <w:tcW w:w="2051" w:type="dxa"/>
          </w:tcPr>
          <w:p w14:paraId="11F17D97" w14:textId="303BE9C9"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Heading 3</w:t>
            </w:r>
          </w:p>
        </w:tc>
        <w:tc>
          <w:tcPr>
            <w:tcW w:w="7039" w:type="dxa"/>
          </w:tcPr>
          <w:p w14:paraId="786BB9A8" w14:textId="115107DD"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Subsubsection heading.</w:t>
            </w:r>
          </w:p>
        </w:tc>
      </w:tr>
      <w:tr w:rsidR="00E075CE" w:rsidRPr="00E075CE" w14:paraId="1F92C5AE" w14:textId="77777777" w:rsidTr="00DB4F12">
        <w:tc>
          <w:tcPr>
            <w:tcW w:w="2051" w:type="dxa"/>
            <w:hideMark/>
          </w:tcPr>
          <w:p w14:paraId="7774B6F1"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ext First</w:t>
            </w:r>
          </w:p>
        </w:tc>
        <w:tc>
          <w:tcPr>
            <w:tcW w:w="7039" w:type="dxa"/>
            <w:hideMark/>
          </w:tcPr>
          <w:p w14:paraId="2211CA83" w14:textId="62F1A718"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the body text paragraphs following headings, figures, lists or block quote</w:t>
            </w:r>
          </w:p>
        </w:tc>
      </w:tr>
      <w:tr w:rsidR="00E075CE" w:rsidRPr="00E075CE" w14:paraId="5E881719" w14:textId="77777777" w:rsidTr="00DB4F12">
        <w:tc>
          <w:tcPr>
            <w:tcW w:w="2051" w:type="dxa"/>
            <w:hideMark/>
          </w:tcPr>
          <w:p w14:paraId="5CB65FA1"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ext Running</w:t>
            </w:r>
          </w:p>
        </w:tc>
        <w:tc>
          <w:tcPr>
            <w:tcW w:w="7039" w:type="dxa"/>
            <w:hideMark/>
          </w:tcPr>
          <w:p w14:paraId="3B12E280" w14:textId="1E35E711"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subsequent paragraphs, i.e. body text paragraphs following paragraphs formatted with text first of text running</w:t>
            </w:r>
          </w:p>
        </w:tc>
      </w:tr>
      <w:tr w:rsidR="00E075CE" w:rsidRPr="00E075CE" w14:paraId="15E88310" w14:textId="77777777" w:rsidTr="00DB4F12">
        <w:tc>
          <w:tcPr>
            <w:tcW w:w="2051" w:type="dxa"/>
          </w:tcPr>
          <w:p w14:paraId="48999F62" w14:textId="6AC8D853"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 xml:space="preserve">Block </w:t>
            </w:r>
            <w:r w:rsidR="00DB69B9" w:rsidRPr="00B10FB9">
              <w:rPr>
                <w:rFonts w:ascii="Times New Roman" w:hAnsi="Times New Roman" w:cs="Times New Roman"/>
                <w:szCs w:val="24"/>
              </w:rPr>
              <w:t>Quote</w:t>
            </w:r>
          </w:p>
        </w:tc>
        <w:tc>
          <w:tcPr>
            <w:tcW w:w="7039" w:type="dxa"/>
          </w:tcPr>
          <w:p w14:paraId="488448C5" w14:textId="570C2C3C"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longer quotes where the entire paragraph is a quote</w:t>
            </w:r>
          </w:p>
        </w:tc>
      </w:tr>
      <w:tr w:rsidR="00E075CE" w:rsidRPr="00E075CE" w14:paraId="5045FBC1" w14:textId="77777777" w:rsidTr="00DB4F12">
        <w:tc>
          <w:tcPr>
            <w:tcW w:w="2051" w:type="dxa"/>
          </w:tcPr>
          <w:p w14:paraId="60CA806E" w14:textId="361FC690"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 xml:space="preserve">List </w:t>
            </w:r>
            <w:r w:rsidR="00DB69B9" w:rsidRPr="00B10FB9">
              <w:rPr>
                <w:rFonts w:ascii="Times New Roman" w:hAnsi="Times New Roman" w:cs="Times New Roman"/>
                <w:szCs w:val="24"/>
              </w:rPr>
              <w:t>Numbered</w:t>
            </w:r>
          </w:p>
        </w:tc>
        <w:tc>
          <w:tcPr>
            <w:tcW w:w="7039" w:type="dxa"/>
          </w:tcPr>
          <w:p w14:paraId="53ADDEB7" w14:textId="7CCFE37E"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numbered lists</w:t>
            </w:r>
          </w:p>
        </w:tc>
      </w:tr>
      <w:tr w:rsidR="00E075CE" w:rsidRPr="00E075CE" w14:paraId="3BA9CBA5" w14:textId="77777777" w:rsidTr="00DB4F12">
        <w:tc>
          <w:tcPr>
            <w:tcW w:w="2051" w:type="dxa"/>
          </w:tcPr>
          <w:p w14:paraId="4F2972F9" w14:textId="7C11570E"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 xml:space="preserve">List </w:t>
            </w:r>
            <w:r w:rsidR="00DB69B9" w:rsidRPr="00B10FB9">
              <w:rPr>
                <w:rFonts w:ascii="Times New Roman" w:hAnsi="Times New Roman" w:cs="Times New Roman"/>
                <w:szCs w:val="24"/>
              </w:rPr>
              <w:t>Bulleted</w:t>
            </w:r>
          </w:p>
        </w:tc>
        <w:tc>
          <w:tcPr>
            <w:tcW w:w="7039" w:type="dxa"/>
          </w:tcPr>
          <w:p w14:paraId="042C89A9" w14:textId="0A72CCA0"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bullet lists</w:t>
            </w:r>
          </w:p>
        </w:tc>
      </w:tr>
      <w:tr w:rsidR="00E075CE" w:rsidRPr="00E075CE" w14:paraId="71EC1CEA" w14:textId="77777777" w:rsidTr="00DB4F12">
        <w:tc>
          <w:tcPr>
            <w:tcW w:w="2051" w:type="dxa"/>
          </w:tcPr>
          <w:p w14:paraId="410AF4C4" w14:textId="6C4CF9D0"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igure</w:t>
            </w:r>
          </w:p>
        </w:tc>
        <w:tc>
          <w:tcPr>
            <w:tcW w:w="7039" w:type="dxa"/>
          </w:tcPr>
          <w:p w14:paraId="5C5CDF37" w14:textId="4ACD0BD9"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Apply to inserted figures to ensure correct spacing above and below</w:t>
            </w:r>
          </w:p>
        </w:tc>
      </w:tr>
      <w:tr w:rsidR="00E075CE" w:rsidRPr="00E075CE" w14:paraId="10125B72" w14:textId="77777777" w:rsidTr="00DB4F12">
        <w:tc>
          <w:tcPr>
            <w:tcW w:w="2051" w:type="dxa"/>
            <w:hideMark/>
          </w:tcPr>
          <w:p w14:paraId="25EB08AE"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igure Caption</w:t>
            </w:r>
          </w:p>
        </w:tc>
        <w:tc>
          <w:tcPr>
            <w:tcW w:w="7039" w:type="dxa"/>
            <w:hideMark/>
          </w:tcPr>
          <w:p w14:paraId="5CD26FA8" w14:textId="0909D43D"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Place below figures.</w:t>
            </w:r>
          </w:p>
        </w:tc>
      </w:tr>
      <w:tr w:rsidR="00E075CE" w:rsidRPr="00E075CE" w14:paraId="12782C29" w14:textId="77777777" w:rsidTr="00DB4F12">
        <w:tc>
          <w:tcPr>
            <w:tcW w:w="2051" w:type="dxa"/>
            <w:hideMark/>
          </w:tcPr>
          <w:p w14:paraId="2B4AEEF8"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able Caption</w:t>
            </w:r>
          </w:p>
        </w:tc>
        <w:tc>
          <w:tcPr>
            <w:tcW w:w="7039" w:type="dxa"/>
            <w:hideMark/>
          </w:tcPr>
          <w:p w14:paraId="5D51495C" w14:textId="591FE4DA"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Place above tables.</w:t>
            </w:r>
          </w:p>
        </w:tc>
      </w:tr>
      <w:tr w:rsidR="00E075CE" w:rsidRPr="00E075CE" w14:paraId="142E1826" w14:textId="77777777" w:rsidTr="00DB4F12">
        <w:tc>
          <w:tcPr>
            <w:tcW w:w="2051" w:type="dxa"/>
          </w:tcPr>
          <w:p w14:paraId="5FE2C5E1" w14:textId="576385C0"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able Heading</w:t>
            </w:r>
          </w:p>
        </w:tc>
        <w:tc>
          <w:tcPr>
            <w:tcW w:w="7039" w:type="dxa"/>
          </w:tcPr>
          <w:p w14:paraId="19CE2354" w14:textId="48BC5406"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heading text in tables</w:t>
            </w:r>
          </w:p>
        </w:tc>
      </w:tr>
      <w:tr w:rsidR="00E075CE" w:rsidRPr="00E075CE" w14:paraId="62C30A1D" w14:textId="77777777" w:rsidTr="00DB4F12">
        <w:tc>
          <w:tcPr>
            <w:tcW w:w="2051" w:type="dxa"/>
          </w:tcPr>
          <w:p w14:paraId="60507F37" w14:textId="40459EA2" w:rsidR="00E075CE" w:rsidRPr="00B10FB9" w:rsidRDefault="00E075CE" w:rsidP="00E075CE">
            <w:pPr>
              <w:pStyle w:val="Tablebody"/>
              <w:rPr>
                <w:rFonts w:ascii="Times New Roman" w:hAnsi="Times New Roman" w:cs="Times New Roman"/>
                <w:szCs w:val="24"/>
                <w:lang w:val="en-US"/>
              </w:rPr>
            </w:pPr>
            <w:r w:rsidRPr="00B10FB9">
              <w:rPr>
                <w:rFonts w:ascii="Times New Roman" w:hAnsi="Times New Roman" w:cs="Times New Roman"/>
                <w:szCs w:val="24"/>
                <w:lang w:val="en-US"/>
              </w:rPr>
              <w:t xml:space="preserve">Table </w:t>
            </w:r>
            <w:r w:rsidR="00DB69B9" w:rsidRPr="00B10FB9">
              <w:rPr>
                <w:rFonts w:ascii="Times New Roman" w:hAnsi="Times New Roman" w:cs="Times New Roman"/>
                <w:szCs w:val="24"/>
                <w:lang w:val="en-US"/>
              </w:rPr>
              <w:t>Body</w:t>
            </w:r>
          </w:p>
        </w:tc>
        <w:tc>
          <w:tcPr>
            <w:tcW w:w="7039" w:type="dxa"/>
          </w:tcPr>
          <w:p w14:paraId="0B2D452A" w14:textId="3F1FF9BB"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body text in tables</w:t>
            </w:r>
          </w:p>
        </w:tc>
      </w:tr>
      <w:tr w:rsidR="00E075CE" w:rsidRPr="00E075CE" w14:paraId="694B6ED1" w14:textId="77777777" w:rsidTr="00DB4F12">
        <w:tc>
          <w:tcPr>
            <w:tcW w:w="2051" w:type="dxa"/>
            <w:hideMark/>
          </w:tcPr>
          <w:p w14:paraId="2742DD4A" w14:textId="77777777"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References</w:t>
            </w:r>
          </w:p>
        </w:tc>
        <w:tc>
          <w:tcPr>
            <w:tcW w:w="7039" w:type="dxa"/>
            <w:hideMark/>
          </w:tcPr>
          <w:p w14:paraId="497A062B" w14:textId="60003359"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For the reference list. (APA 7th edition format.)</w:t>
            </w:r>
          </w:p>
        </w:tc>
      </w:tr>
      <w:tr w:rsidR="00E075CE" w:rsidRPr="00E075CE" w14:paraId="1058040A" w14:textId="77777777" w:rsidTr="00DB4F12">
        <w:tc>
          <w:tcPr>
            <w:tcW w:w="2051" w:type="dxa"/>
          </w:tcPr>
          <w:p w14:paraId="10DFB82F" w14:textId="2E68FD6C"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Hyperlink</w:t>
            </w:r>
          </w:p>
        </w:tc>
        <w:tc>
          <w:tcPr>
            <w:tcW w:w="7039" w:type="dxa"/>
          </w:tcPr>
          <w:p w14:paraId="71A98B75" w14:textId="5823B415" w:rsidR="00E075CE" w:rsidRPr="00B10FB9" w:rsidRDefault="00E075CE" w:rsidP="00E075CE">
            <w:pPr>
              <w:pStyle w:val="Tablebody"/>
              <w:rPr>
                <w:rFonts w:ascii="Times New Roman" w:hAnsi="Times New Roman" w:cs="Times New Roman"/>
                <w:szCs w:val="24"/>
              </w:rPr>
            </w:pPr>
            <w:r w:rsidRPr="00B10FB9">
              <w:rPr>
                <w:rFonts w:ascii="Times New Roman" w:hAnsi="Times New Roman" w:cs="Times New Roman"/>
                <w:szCs w:val="24"/>
              </w:rPr>
              <w:t>To indicate a hyperlink</w:t>
            </w:r>
          </w:p>
        </w:tc>
      </w:tr>
    </w:tbl>
    <w:p w14:paraId="7CF198BB" w14:textId="77777777" w:rsidR="00F560FE" w:rsidRPr="00F560FE" w:rsidRDefault="00F560FE" w:rsidP="00E075CE">
      <w:pPr>
        <w:pStyle w:val="TextFirst"/>
      </w:pPr>
    </w:p>
    <w:sectPr w:rsidR="00F560FE" w:rsidRPr="00F560FE" w:rsidSect="00A81701">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18" w:right="1418" w:bottom="1418" w:left="1418"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1CBED7" w14:textId="77777777" w:rsidR="00692785" w:rsidRDefault="00692785">
      <w:r>
        <w:separator/>
      </w:r>
    </w:p>
  </w:endnote>
  <w:endnote w:type="continuationSeparator" w:id="0">
    <w:p w14:paraId="7B041887" w14:textId="77777777" w:rsidR="00692785" w:rsidRDefault="00692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469179"/>
      <w:docPartObj>
        <w:docPartGallery w:val="Page Numbers (Bottom of Page)"/>
        <w:docPartUnique/>
      </w:docPartObj>
    </w:sdtPr>
    <w:sdtEndPr/>
    <w:sdtContent>
      <w:p w14:paraId="42270A30" w14:textId="31814E66" w:rsidR="009012B4" w:rsidRPr="001B3296" w:rsidRDefault="0016542C" w:rsidP="00DB4F12">
        <w:pPr>
          <w:pStyle w:val="Footer"/>
          <w:jc w:val="both"/>
        </w:pPr>
        <w:r>
          <w:t>P</w:t>
        </w:r>
        <w:r w:rsidRPr="00173573">
          <w:rPr>
            <w:rStyle w:val="Emphasis"/>
            <w:i w:val="0"/>
            <w:sz w:val="20"/>
            <w:szCs w:val="20"/>
          </w:rPr>
          <w:t xml:space="preserve">roceedings </w:t>
        </w:r>
        <w:r w:rsidR="00163CA3" w:rsidRPr="00173573">
          <w:rPr>
            <w:rStyle w:val="Emphasis"/>
            <w:i w:val="0"/>
            <w:sz w:val="20"/>
            <w:szCs w:val="20"/>
          </w:rPr>
          <w:t>IGLC</w:t>
        </w:r>
        <w:r w:rsidR="003403C7">
          <w:rPr>
            <w:rStyle w:val="Emphasis"/>
            <w:i w:val="0"/>
            <w:sz w:val="20"/>
            <w:szCs w:val="20"/>
          </w:rPr>
          <w:t>XX</w:t>
        </w:r>
        <w:r w:rsidRPr="00173573">
          <w:rPr>
            <w:rStyle w:val="Emphasis"/>
            <w:i w:val="0"/>
            <w:sz w:val="20"/>
            <w:szCs w:val="20"/>
          </w:rPr>
          <w:t xml:space="preserve">, </w:t>
        </w:r>
        <w:r w:rsidR="00F560FE">
          <w:rPr>
            <w:rStyle w:val="Emphasis"/>
            <w:i w:val="0"/>
            <w:sz w:val="20"/>
            <w:szCs w:val="20"/>
          </w:rPr>
          <w:t>Date</w:t>
        </w:r>
        <w:r w:rsidR="009F30C1">
          <w:rPr>
            <w:rStyle w:val="Emphasis"/>
            <w:i w:val="0"/>
            <w:sz w:val="20"/>
            <w:szCs w:val="20"/>
          </w:rPr>
          <w:t xml:space="preserve">, </w:t>
        </w:r>
        <w:r w:rsidR="00F560FE">
          <w:rPr>
            <w:rStyle w:val="Emphasis"/>
            <w:i w:val="0"/>
            <w:sz w:val="20"/>
            <w:szCs w:val="20"/>
          </w:rPr>
          <w:t>Place</w:t>
        </w:r>
        <w:r w:rsidR="00163CA3" w:rsidRPr="0016542C">
          <w:rPr>
            <w:noProof w:val="0"/>
          </w:rPr>
          <w:t xml:space="preserve"> </w:t>
        </w:r>
        <w:r w:rsidR="001B3296" w:rsidRPr="00173573">
          <w:ptab w:relativeTo="margin" w:alignment="right" w:leader="none"/>
        </w:r>
        <w:r w:rsidRPr="00173573">
          <w:rPr>
            <w:noProof w:val="0"/>
          </w:rPr>
          <w:fldChar w:fldCharType="begin"/>
        </w:r>
        <w:r w:rsidRPr="00173573">
          <w:instrText xml:space="preserve"> PAGE   \* MERGEFORMAT </w:instrText>
        </w:r>
        <w:r w:rsidRPr="00173573">
          <w:rPr>
            <w:noProof w:val="0"/>
          </w:rPr>
          <w:fldChar w:fldCharType="separate"/>
        </w:r>
        <w:r>
          <w:t>2</w:t>
        </w:r>
        <w:r w:rsidRPr="00173573">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5579272"/>
      <w:docPartObj>
        <w:docPartGallery w:val="Page Numbers (Bottom of Page)"/>
        <w:docPartUnique/>
      </w:docPartObj>
    </w:sdtPr>
    <w:sdtEndPr/>
    <w:sdtContent>
      <w:p w14:paraId="254F1FDA" w14:textId="49071DCD" w:rsidR="00A534A1" w:rsidRPr="00003E82" w:rsidRDefault="001C148A" w:rsidP="00A81701">
        <w:pPr>
          <w:pStyle w:val="Footer"/>
          <w:tabs>
            <w:tab w:val="clear" w:pos="8504"/>
            <w:tab w:val="right" w:pos="9070"/>
          </w:tabs>
          <w:jc w:val="left"/>
        </w:pPr>
        <w:r w:rsidRPr="00003E82">
          <w:t>Title of Track</w:t>
        </w:r>
        <w:r w:rsidRPr="00003E82">
          <w:tab/>
        </w:r>
        <w:r w:rsidRPr="00003E82">
          <w:fldChar w:fldCharType="begin"/>
        </w:r>
        <w:r w:rsidRPr="00003E82">
          <w:instrText xml:space="preserve"> PAGE   \* MERGEFORMAT </w:instrText>
        </w:r>
        <w:r w:rsidRPr="00003E82">
          <w:fldChar w:fldCharType="separate"/>
        </w:r>
        <w:r w:rsidR="000938D3">
          <w:t>7</w:t>
        </w:r>
        <w:r w:rsidRPr="00003E8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5042752"/>
      <w:docPartObj>
        <w:docPartGallery w:val="Page Numbers (Bottom of Page)"/>
        <w:docPartUnique/>
      </w:docPartObj>
    </w:sdtPr>
    <w:sdtEndPr/>
    <w:sdtContent>
      <w:p w14:paraId="30D45C5E" w14:textId="5BFF5B6D" w:rsidR="00EF7BB9" w:rsidRPr="009012B4" w:rsidRDefault="009012B4" w:rsidP="00A81701">
        <w:pPr>
          <w:pStyle w:val="Footer"/>
          <w:tabs>
            <w:tab w:val="clear" w:pos="8504"/>
            <w:tab w:val="right" w:pos="9070"/>
          </w:tabs>
          <w:jc w:val="both"/>
        </w:pPr>
        <w:r>
          <w:t>Title of Track</w:t>
        </w:r>
        <w:r>
          <w:tab/>
        </w:r>
        <w:r w:rsidRPr="0031762B">
          <w:fldChar w:fldCharType="begin"/>
        </w:r>
        <w:r w:rsidRPr="0031762B">
          <w:instrText xml:space="preserve"> PAGE   \* MERGEFORMAT </w:instrText>
        </w:r>
        <w:r w:rsidRPr="0031762B">
          <w:fldChar w:fldCharType="separate"/>
        </w:r>
        <w:r w:rsidR="005846DB">
          <w:t>1</w:t>
        </w:r>
        <w:r w:rsidRPr="0031762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AA5361" w14:textId="77777777" w:rsidR="00692785" w:rsidRDefault="00692785">
      <w:r>
        <w:separator/>
      </w:r>
    </w:p>
  </w:footnote>
  <w:footnote w:type="continuationSeparator" w:id="0">
    <w:p w14:paraId="07B9A74D" w14:textId="77777777" w:rsidR="00692785" w:rsidRDefault="00692785">
      <w:r>
        <w:continuationSeparator/>
      </w:r>
    </w:p>
  </w:footnote>
  <w:footnote w:type="continuationNotice" w:id="1">
    <w:p w14:paraId="47E0C03D" w14:textId="77777777" w:rsidR="00692785" w:rsidRDefault="00692785"/>
  </w:footnote>
  <w:footnote w:id="2">
    <w:p w14:paraId="2F3360EE" w14:textId="42B4A580" w:rsidR="00CA3231" w:rsidRDefault="00CA3231" w:rsidP="00CA3231">
      <w:pPr>
        <w:pStyle w:val="FootnoteText"/>
        <w:jc w:val="both"/>
      </w:pPr>
      <w:r>
        <w:rPr>
          <w:rStyle w:val="FootnoteReference"/>
        </w:rPr>
        <w:footnoteRef/>
      </w:r>
      <w:r>
        <w:t xml:space="preserve"> </w:t>
      </w:r>
      <w:r>
        <w:tab/>
      </w:r>
      <w:r w:rsidRPr="00E075CE">
        <w:t xml:space="preserve">Associate Professor, Norwegian University of Science and Technology (NTNU), Trondheim, Norway, </w:t>
      </w:r>
      <w:hyperlink r:id="rId1" w:history="1">
        <w:r w:rsidR="00B82D44" w:rsidRPr="000F1099">
          <w:rPr>
            <w:rStyle w:val="Hyperlink"/>
          </w:rPr>
          <w:t>frode.drevland@ntnu.no</w:t>
        </w:r>
      </w:hyperlink>
      <w:r w:rsidRPr="00E075CE">
        <w:t xml:space="preserve">, </w:t>
      </w:r>
      <w:hyperlink r:id="rId2" w:history="1">
        <w:r w:rsidR="0030441C" w:rsidRPr="000F1099">
          <w:rPr>
            <w:rStyle w:val="Hyperlink"/>
          </w:rPr>
          <w:t>orcid.org/0000-0002-4596-1564</w:t>
        </w:r>
      </w:hyperlink>
    </w:p>
  </w:footnote>
  <w:footnote w:id="3">
    <w:p w14:paraId="50FF057F" w14:textId="0ECECCF2" w:rsidR="001775F3" w:rsidRPr="00E075CE" w:rsidRDefault="001775F3" w:rsidP="001775F3">
      <w:pPr>
        <w:pStyle w:val="FootnoteText"/>
        <w:jc w:val="both"/>
        <w:rPr>
          <w:lang w:val="es-CO"/>
        </w:rPr>
      </w:pPr>
      <w:r>
        <w:rPr>
          <w:rStyle w:val="FootnoteReference"/>
        </w:rPr>
        <w:footnoteRef/>
      </w:r>
      <w:r w:rsidRPr="00E075CE">
        <w:rPr>
          <w:lang w:val="es-CO"/>
        </w:rPr>
        <w:t xml:space="preserve"> </w:t>
      </w:r>
      <w:r>
        <w:rPr>
          <w:lang w:val="es-CO"/>
        </w:rPr>
        <w:tab/>
      </w:r>
      <w:r w:rsidRPr="00E075CE">
        <w:rPr>
          <w:lang w:val="es-CO"/>
        </w:rPr>
        <w:t xml:space="preserve">Professor, Facultad de Ingeniería, Universidad San Sebastián, Concepción 4081339, Chile; </w:t>
      </w:r>
      <w:hyperlink r:id="rId3" w:history="1">
        <w:r w:rsidR="0030441C" w:rsidRPr="000F1099">
          <w:rPr>
            <w:rStyle w:val="Hyperlink"/>
            <w:lang w:val="es-CO"/>
          </w:rPr>
          <w:t>eric.forcael@uss.cl</w:t>
        </w:r>
      </w:hyperlink>
      <w:r w:rsidRPr="00E075CE">
        <w:rPr>
          <w:lang w:val="es-CO"/>
        </w:rPr>
        <w:t xml:space="preserve">, </w:t>
      </w:r>
      <w:r w:rsidR="0030441C" w:rsidRPr="00E075CE">
        <w:t>https://</w:t>
      </w:r>
      <w:r w:rsidRPr="00E075CE">
        <w:rPr>
          <w:lang w:val="es-CO"/>
        </w:rPr>
        <w:t>orcid.org/0000-0002-3036-4329</w:t>
      </w:r>
    </w:p>
  </w:footnote>
  <w:footnote w:id="4">
    <w:p w14:paraId="6282B991" w14:textId="472007C3" w:rsidR="001775F3" w:rsidRDefault="001775F3" w:rsidP="001775F3">
      <w:pPr>
        <w:pStyle w:val="FootnoteText"/>
        <w:jc w:val="both"/>
      </w:pPr>
      <w:r>
        <w:rPr>
          <w:rStyle w:val="FootnoteReference"/>
        </w:rPr>
        <w:footnoteRef/>
      </w:r>
      <w:r>
        <w:t xml:space="preserve"> </w:t>
      </w:r>
      <w:r>
        <w:tab/>
      </w:r>
      <w:r w:rsidRPr="00E075CE">
        <w:t xml:space="preserve">Professor, Civil and Environmental Engineering Department, University of Alberta, Edmonton, Canada, </w:t>
      </w:r>
      <w:hyperlink r:id="rId4" w:history="1">
        <w:r w:rsidR="0030441C" w:rsidRPr="000F1099">
          <w:rPr>
            <w:rStyle w:val="Hyperlink"/>
          </w:rPr>
          <w:t>hamzeh@ualberta.ca</w:t>
        </w:r>
      </w:hyperlink>
      <w:r w:rsidRPr="00E075CE">
        <w:t xml:space="preserve">, </w:t>
      </w:r>
      <w:hyperlink r:id="rId5" w:history="1">
        <w:r w:rsidR="0030441C" w:rsidRPr="000F1099">
          <w:rPr>
            <w:rStyle w:val="Hyperlink"/>
          </w:rPr>
          <w:t>orcid.org/0000-0002-3986-9534</w:t>
        </w:r>
      </w:hyperlink>
    </w:p>
  </w:footnote>
  <w:footnote w:id="5">
    <w:p w14:paraId="4C15E71C" w14:textId="1A24D16D" w:rsidR="001775F3" w:rsidRDefault="001775F3" w:rsidP="001775F3">
      <w:pPr>
        <w:pStyle w:val="FootnoteText"/>
        <w:jc w:val="both"/>
      </w:pPr>
      <w:r>
        <w:rPr>
          <w:rStyle w:val="FootnoteReference"/>
        </w:rPr>
        <w:footnoteRef/>
      </w:r>
      <w:r>
        <w:t xml:space="preserve"> </w:t>
      </w:r>
      <w:r>
        <w:tab/>
      </w:r>
      <w:r w:rsidRPr="00E075CE">
        <w:t>Associate Professor, School of Future Environment</w:t>
      </w:r>
      <w:r>
        <w:t>s</w:t>
      </w:r>
      <w:r w:rsidRPr="00E075CE">
        <w:t>, Auckland University of Technology, Auckland, New Zealand, </w:t>
      </w:r>
      <w:hyperlink r:id="rId6" w:history="1">
        <w:r w:rsidR="0030441C" w:rsidRPr="000F1099">
          <w:rPr>
            <w:rStyle w:val="Hyperlink"/>
          </w:rPr>
          <w:t>mani.poshdar@aut.ac.nz</w:t>
        </w:r>
      </w:hyperlink>
      <w:r w:rsidRPr="00E075CE">
        <w:t xml:space="preserve">, </w:t>
      </w:r>
      <w:hyperlink r:id="rId7" w:history="1">
        <w:r w:rsidR="0030441C" w:rsidRPr="000F1099">
          <w:rPr>
            <w:rStyle w:val="Hyperlink"/>
          </w:rPr>
          <w:t>orcid.org/0000-0001-9132-2985</w:t>
        </w:r>
      </w:hyperlink>
    </w:p>
  </w:footnote>
  <w:footnote w:id="6">
    <w:p w14:paraId="7F500B8A" w14:textId="05AB9A0C" w:rsidR="001775F3" w:rsidRDefault="001775F3" w:rsidP="001775F3">
      <w:pPr>
        <w:pStyle w:val="FootnoteText"/>
        <w:jc w:val="both"/>
      </w:pPr>
      <w:r>
        <w:rPr>
          <w:rStyle w:val="FootnoteReference"/>
        </w:rPr>
        <w:footnoteRef/>
      </w:r>
      <w:r>
        <w:t xml:space="preserve"> </w:t>
      </w:r>
      <w:r>
        <w:tab/>
        <w:t xml:space="preserve">Distinguished </w:t>
      </w:r>
      <w:r w:rsidRPr="007C40A2">
        <w:t xml:space="preserve">Professor, Civil and Environmental Engineering Department, Director, Project Production Systems Laboratory, University of California, Berkeley, USA, </w:t>
      </w:r>
      <w:hyperlink r:id="rId8" w:history="1">
        <w:r w:rsidR="0030441C" w:rsidRPr="000F1099">
          <w:rPr>
            <w:rStyle w:val="Hyperlink"/>
          </w:rPr>
          <w:t>tommelein@berkeley.edu</w:t>
        </w:r>
      </w:hyperlink>
      <w:r w:rsidRPr="007C40A2">
        <w:t xml:space="preserve">, </w:t>
      </w:r>
      <w:hyperlink r:id="rId9" w:history="1">
        <w:r w:rsidR="0030441C" w:rsidRPr="000F1099">
          <w:rPr>
            <w:rStyle w:val="Hyperlink"/>
          </w:rPr>
          <w:t>orcid.org/0000-0002-9941-659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61A94" w14:textId="12E1C883" w:rsidR="009012B4" w:rsidRPr="00E075CE" w:rsidRDefault="00E075CE" w:rsidP="00E075CE">
    <w:pPr>
      <w:pStyle w:val="Header"/>
    </w:pPr>
    <w:r w:rsidRPr="007C40A2">
      <w:t>Structural template and formatting instructions for IGLC pap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B1297" w14:textId="7AC446F9" w:rsidR="001330C6" w:rsidRPr="00DB4F12" w:rsidRDefault="0058138D" w:rsidP="0058138D">
    <w:pPr>
      <w:pStyle w:val="Header"/>
      <w:rPr>
        <w:lang w:val="nb-NO"/>
      </w:rPr>
    </w:pPr>
    <w:r w:rsidRPr="00DB4F12">
      <w:rPr>
        <w:lang w:val="nb-NO"/>
      </w:rPr>
      <w:t>Iris D. Tommelein, Eric Forcael, Farook Hamzeh, Mani Poshdar, &amp; Frode Drevlan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AA23D" w14:textId="73C5196F" w:rsidR="007C40A2" w:rsidRPr="007C40A2" w:rsidRDefault="004F6CF4" w:rsidP="007C40A2">
    <w:pPr>
      <w:pStyle w:val="Header"/>
    </w:pPr>
    <w:r w:rsidRPr="004F6CF4">
      <w:rPr>
        <w:lang w:val="nb-NO"/>
      </w:rPr>
      <w:t xml:space="preserve">Drevland, F., Forcael, E., Hamzeh, F., Poshdar, M., &amp; Tommelein, I. D. (2025). </w:t>
    </w:r>
    <w:r w:rsidRPr="004F6CF4">
      <w:t xml:space="preserve">Structural template and formatting instructions for IGLC papers. In F. Drevland, E. Forcael, F. Hamzeh, M. Poshdar, &amp; I. D. Tommelein (Eds.), </w:t>
    </w:r>
    <w:r w:rsidRPr="009F6AF4">
      <w:rPr>
        <w:i/>
        <w:iCs/>
      </w:rPr>
      <w:t xml:space="preserve">Proceedings of the </w:t>
    </w:r>
    <w:proofErr w:type="spellStart"/>
    <w:r w:rsidRPr="009F6AF4">
      <w:rPr>
        <w:i/>
        <w:iCs/>
      </w:rPr>
      <w:t>XXth</w:t>
    </w:r>
    <w:proofErr w:type="spellEnd"/>
    <w:r w:rsidRPr="009F6AF4">
      <w:rPr>
        <w:i/>
        <w:iCs/>
      </w:rPr>
      <w:t xml:space="preserve"> Annual Conference of the International Group for Lean Construction</w:t>
    </w:r>
    <w:r w:rsidRPr="004F6CF4">
      <w:t xml:space="preserve"> (IGLCXX) (pp. 1–10)</w:t>
    </w:r>
    <w:r w:rsidR="009F6AF4">
      <w:t xml:space="preserve"> </w:t>
    </w:r>
    <w:hyperlink r:id="rId1" w:history="1">
      <w:r w:rsidR="00B80A8C" w:rsidRPr="00B80A8C">
        <w:rPr>
          <w:rStyle w:val="Hyperlink"/>
        </w:rPr>
        <w:t>https://doi.org/10.24928/20YY/XXXX</w:t>
      </w:r>
    </w:hyperlink>
  </w:p>
  <w:p w14:paraId="117D5CC6" w14:textId="177811AC" w:rsidR="00A65A1C" w:rsidRPr="007C40A2" w:rsidRDefault="00A65A1C" w:rsidP="007C40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1A039D"/>
    <w:multiLevelType w:val="hybridMultilevel"/>
    <w:tmpl w:val="9B4E7052"/>
    <w:lvl w:ilvl="0" w:tplc="5E1477EA">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1F0C44F8"/>
    <w:multiLevelType w:val="multilevel"/>
    <w:tmpl w:val="DD129860"/>
    <w:lvl w:ilvl="0">
      <w:start w:val="1"/>
      <w:numFmt w:val="decimal"/>
      <w:lvlText w:val="%1."/>
      <w:lvlJc w:val="left"/>
      <w:pPr>
        <w:ind w:left="720" w:hanging="360"/>
      </w:pPr>
      <w:rPr>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6" w15:restartNumberingAfterBreak="0">
    <w:nsid w:val="3E1437E6"/>
    <w:multiLevelType w:val="hybridMultilevel"/>
    <w:tmpl w:val="17A0A7A6"/>
    <w:lvl w:ilvl="0" w:tplc="2A5674C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D1F7CC5"/>
    <w:multiLevelType w:val="hybridMultilevel"/>
    <w:tmpl w:val="C3623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3" w15:restartNumberingAfterBreak="0">
    <w:nsid w:val="6FE453C1"/>
    <w:multiLevelType w:val="multilevel"/>
    <w:tmpl w:val="D2BCF8EE"/>
    <w:lvl w:ilvl="0">
      <w:start w:val="1"/>
      <w:numFmt w:val="decimal"/>
      <w:lvlText w:val="%1."/>
      <w:lvlJc w:val="left"/>
      <w:pPr>
        <w:ind w:left="720" w:hanging="360"/>
      </w:pPr>
      <w:rPr>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09A091F"/>
    <w:multiLevelType w:val="hybridMultilevel"/>
    <w:tmpl w:val="5B3EE2D4"/>
    <w:lvl w:ilvl="0" w:tplc="99109DCE">
      <w:start w:val="1"/>
      <w:numFmt w:val="decimal"/>
      <w:pStyle w:val="Listnumbered0"/>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0167757">
    <w:abstractNumId w:val="10"/>
  </w:num>
  <w:num w:numId="2" w16cid:durableId="1563906891">
    <w:abstractNumId w:val="10"/>
  </w:num>
  <w:num w:numId="3" w16cid:durableId="2130514199">
    <w:abstractNumId w:val="10"/>
  </w:num>
  <w:num w:numId="4" w16cid:durableId="1070883517">
    <w:abstractNumId w:val="15"/>
  </w:num>
  <w:num w:numId="5" w16cid:durableId="584799364">
    <w:abstractNumId w:val="10"/>
  </w:num>
  <w:num w:numId="6" w16cid:durableId="372927090">
    <w:abstractNumId w:val="13"/>
  </w:num>
  <w:num w:numId="7" w16cid:durableId="1865821530">
    <w:abstractNumId w:val="15"/>
  </w:num>
  <w:num w:numId="8" w16cid:durableId="1320889034">
    <w:abstractNumId w:val="13"/>
  </w:num>
  <w:num w:numId="9" w16cid:durableId="129133661">
    <w:abstractNumId w:val="13"/>
  </w:num>
  <w:num w:numId="10" w16cid:durableId="2011829495">
    <w:abstractNumId w:val="8"/>
  </w:num>
  <w:num w:numId="11" w16cid:durableId="1673068804">
    <w:abstractNumId w:val="7"/>
  </w:num>
  <w:num w:numId="12" w16cid:durableId="1860968917">
    <w:abstractNumId w:val="6"/>
  </w:num>
  <w:num w:numId="13" w16cid:durableId="1179151562">
    <w:abstractNumId w:val="5"/>
  </w:num>
  <w:num w:numId="14" w16cid:durableId="792360472">
    <w:abstractNumId w:val="9"/>
  </w:num>
  <w:num w:numId="15" w16cid:durableId="1619141692">
    <w:abstractNumId w:val="4"/>
  </w:num>
  <w:num w:numId="16" w16cid:durableId="706108040">
    <w:abstractNumId w:val="3"/>
  </w:num>
  <w:num w:numId="17" w16cid:durableId="1308315974">
    <w:abstractNumId w:val="2"/>
  </w:num>
  <w:num w:numId="18" w16cid:durableId="1827744231">
    <w:abstractNumId w:val="1"/>
  </w:num>
  <w:num w:numId="19" w16cid:durableId="531840368">
    <w:abstractNumId w:val="13"/>
  </w:num>
  <w:num w:numId="20" w16cid:durableId="1858153959">
    <w:abstractNumId w:val="0"/>
  </w:num>
  <w:num w:numId="21" w16cid:durableId="1805124044">
    <w:abstractNumId w:val="12"/>
  </w:num>
  <w:num w:numId="22" w16cid:durableId="629748938">
    <w:abstractNumId w:val="19"/>
  </w:num>
  <w:num w:numId="23" w16cid:durableId="908342813">
    <w:abstractNumId w:val="17"/>
  </w:num>
  <w:num w:numId="24" w16cid:durableId="1268200133">
    <w:abstractNumId w:val="22"/>
  </w:num>
  <w:num w:numId="25" w16cid:durableId="54471264">
    <w:abstractNumId w:val="25"/>
  </w:num>
  <w:num w:numId="26" w16cid:durableId="1181119939">
    <w:abstractNumId w:val="22"/>
  </w:num>
  <w:num w:numId="27" w16cid:durableId="1854490491">
    <w:abstractNumId w:val="18"/>
  </w:num>
  <w:num w:numId="28" w16cid:durableId="1180317303">
    <w:abstractNumId w:val="20"/>
  </w:num>
  <w:num w:numId="29" w16cid:durableId="1602758296">
    <w:abstractNumId w:val="20"/>
  </w:num>
  <w:num w:numId="30" w16cid:durableId="635919136">
    <w:abstractNumId w:val="20"/>
  </w:num>
  <w:num w:numId="31" w16cid:durableId="1260064965">
    <w:abstractNumId w:val="20"/>
  </w:num>
  <w:num w:numId="32" w16cid:durableId="2083410145">
    <w:abstractNumId w:val="20"/>
  </w:num>
  <w:num w:numId="33" w16cid:durableId="1706251007">
    <w:abstractNumId w:val="11"/>
  </w:num>
  <w:num w:numId="34" w16cid:durableId="772869926">
    <w:abstractNumId w:val="21"/>
  </w:num>
  <w:num w:numId="35" w16cid:durableId="1480271134">
    <w:abstractNumId w:val="16"/>
  </w:num>
  <w:num w:numId="36" w16cid:durableId="1872301568">
    <w:abstractNumId w:val="24"/>
  </w:num>
  <w:num w:numId="37" w16cid:durableId="1418014759">
    <w:abstractNumId w:val="23"/>
  </w:num>
  <w:num w:numId="38" w16cid:durableId="537355242">
    <w:abstractNumId w:val="14"/>
  </w:num>
  <w:num w:numId="39" w16cid:durableId="410736732">
    <w:abstractNumId w:val="24"/>
    <w:lvlOverride w:ilvl="0">
      <w:startOverride w:val="1"/>
    </w:lvlOverride>
  </w:num>
  <w:num w:numId="40" w16cid:durableId="1124734553">
    <w:abstractNumId w:val="24"/>
    <w:lvlOverride w:ilvl="0">
      <w:startOverride w:val="1"/>
    </w:lvlOverride>
  </w:num>
  <w:num w:numId="41" w16cid:durableId="110632612">
    <w:abstractNumId w:val="24"/>
    <w:lvlOverride w:ilvl="0">
      <w:startOverride w:val="1"/>
    </w:lvlOverride>
  </w:num>
  <w:num w:numId="42" w16cid:durableId="1726298435">
    <w:abstractNumId w:val="11"/>
    <w:lvlOverride w:ilvl="0">
      <w:startOverride w:val="1"/>
    </w:lvlOverride>
  </w:num>
  <w:num w:numId="43" w16cid:durableId="265693986">
    <w:abstractNumId w:val="11"/>
    <w:lvlOverride w:ilvl="0">
      <w:startOverride w:val="1"/>
    </w:lvlOverride>
  </w:num>
  <w:num w:numId="44" w16cid:durableId="1502116244">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evenAndOddHeaders/>
  <w:drawingGridHorizontalSpacing w:val="100"/>
  <w:drawingGridVerticalSpacing w:val="136"/>
  <w:displayHorizontalDrawingGridEvery w:val="0"/>
  <w:displayVerticalDrawingGridEvery w:val="0"/>
  <w:characterSpacingControl w:val="doNotCompress"/>
  <w:hdrShapeDefaults>
    <o:shapedefaults v:ext="edit" spidmax="2050">
      <v:textbox inset="5.85pt,.7pt,5.85pt,.7pt"/>
    </o:shapedefaults>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NK4FAEc9lywtAAAA"/>
  </w:docVars>
  <w:rsids>
    <w:rsidRoot w:val="007C40A2"/>
    <w:rsid w:val="00003E82"/>
    <w:rsid w:val="00004BA5"/>
    <w:rsid w:val="000056C3"/>
    <w:rsid w:val="00006BBF"/>
    <w:rsid w:val="000127C1"/>
    <w:rsid w:val="00012B85"/>
    <w:rsid w:val="00016911"/>
    <w:rsid w:val="00021A7E"/>
    <w:rsid w:val="00021ACD"/>
    <w:rsid w:val="000233D4"/>
    <w:rsid w:val="000311F6"/>
    <w:rsid w:val="000324A1"/>
    <w:rsid w:val="00045696"/>
    <w:rsid w:val="00045E5E"/>
    <w:rsid w:val="00047301"/>
    <w:rsid w:val="000476D2"/>
    <w:rsid w:val="00052306"/>
    <w:rsid w:val="00052A0F"/>
    <w:rsid w:val="00054246"/>
    <w:rsid w:val="000543B8"/>
    <w:rsid w:val="0006188C"/>
    <w:rsid w:val="000626E0"/>
    <w:rsid w:val="00066FB7"/>
    <w:rsid w:val="00066FDF"/>
    <w:rsid w:val="00071EBD"/>
    <w:rsid w:val="00072C98"/>
    <w:rsid w:val="00075727"/>
    <w:rsid w:val="00083221"/>
    <w:rsid w:val="000834F5"/>
    <w:rsid w:val="00084C42"/>
    <w:rsid w:val="000938D3"/>
    <w:rsid w:val="000945DA"/>
    <w:rsid w:val="00095C97"/>
    <w:rsid w:val="00097627"/>
    <w:rsid w:val="000A072E"/>
    <w:rsid w:val="000A0F16"/>
    <w:rsid w:val="000A207C"/>
    <w:rsid w:val="000A4AC6"/>
    <w:rsid w:val="000B1FED"/>
    <w:rsid w:val="000C18AA"/>
    <w:rsid w:val="000C2BA0"/>
    <w:rsid w:val="000C74D1"/>
    <w:rsid w:val="000D3241"/>
    <w:rsid w:val="000D5722"/>
    <w:rsid w:val="000D6DCC"/>
    <w:rsid w:val="000E118A"/>
    <w:rsid w:val="000E2D96"/>
    <w:rsid w:val="000E7375"/>
    <w:rsid w:val="000E7620"/>
    <w:rsid w:val="000F1C6D"/>
    <w:rsid w:val="000F5B5D"/>
    <w:rsid w:val="000F6789"/>
    <w:rsid w:val="001007E5"/>
    <w:rsid w:val="0010274A"/>
    <w:rsid w:val="00102CF8"/>
    <w:rsid w:val="0010741B"/>
    <w:rsid w:val="001106FB"/>
    <w:rsid w:val="001119E3"/>
    <w:rsid w:val="00111CF3"/>
    <w:rsid w:val="00116883"/>
    <w:rsid w:val="00121A69"/>
    <w:rsid w:val="001223A6"/>
    <w:rsid w:val="00122FDB"/>
    <w:rsid w:val="001246FC"/>
    <w:rsid w:val="00126596"/>
    <w:rsid w:val="001330C6"/>
    <w:rsid w:val="00141CA2"/>
    <w:rsid w:val="00145791"/>
    <w:rsid w:val="001461F7"/>
    <w:rsid w:val="00163CA3"/>
    <w:rsid w:val="00163FF5"/>
    <w:rsid w:val="0016542C"/>
    <w:rsid w:val="0017155B"/>
    <w:rsid w:val="00173573"/>
    <w:rsid w:val="001775F3"/>
    <w:rsid w:val="00181E63"/>
    <w:rsid w:val="00184CEC"/>
    <w:rsid w:val="00190C67"/>
    <w:rsid w:val="00190CD3"/>
    <w:rsid w:val="00192AAC"/>
    <w:rsid w:val="001942B5"/>
    <w:rsid w:val="001A75B1"/>
    <w:rsid w:val="001B1DD1"/>
    <w:rsid w:val="001B3296"/>
    <w:rsid w:val="001B3CCD"/>
    <w:rsid w:val="001C00AB"/>
    <w:rsid w:val="001C148A"/>
    <w:rsid w:val="001C1512"/>
    <w:rsid w:val="001C2021"/>
    <w:rsid w:val="001C5388"/>
    <w:rsid w:val="001C5FBD"/>
    <w:rsid w:val="001C6934"/>
    <w:rsid w:val="001D1980"/>
    <w:rsid w:val="001D1D05"/>
    <w:rsid w:val="001D4FBA"/>
    <w:rsid w:val="001D78EB"/>
    <w:rsid w:val="001E2D01"/>
    <w:rsid w:val="001E3C6D"/>
    <w:rsid w:val="001E71BB"/>
    <w:rsid w:val="001F0D96"/>
    <w:rsid w:val="001F2DA3"/>
    <w:rsid w:val="0020129E"/>
    <w:rsid w:val="00215275"/>
    <w:rsid w:val="00216CBD"/>
    <w:rsid w:val="00216D96"/>
    <w:rsid w:val="002202F9"/>
    <w:rsid w:val="002233EA"/>
    <w:rsid w:val="00223AB5"/>
    <w:rsid w:val="00226E70"/>
    <w:rsid w:val="002315DD"/>
    <w:rsid w:val="00232BF3"/>
    <w:rsid w:val="00233AF8"/>
    <w:rsid w:val="00236913"/>
    <w:rsid w:val="00240DB7"/>
    <w:rsid w:val="00242DB9"/>
    <w:rsid w:val="00242DD3"/>
    <w:rsid w:val="00244FF9"/>
    <w:rsid w:val="0024518F"/>
    <w:rsid w:val="0025025D"/>
    <w:rsid w:val="00250881"/>
    <w:rsid w:val="00251841"/>
    <w:rsid w:val="00252E2D"/>
    <w:rsid w:val="002610BE"/>
    <w:rsid w:val="00264C2D"/>
    <w:rsid w:val="00267560"/>
    <w:rsid w:val="00272EEB"/>
    <w:rsid w:val="00276710"/>
    <w:rsid w:val="00280990"/>
    <w:rsid w:val="00281A97"/>
    <w:rsid w:val="0028269D"/>
    <w:rsid w:val="00284E4F"/>
    <w:rsid w:val="00284F6F"/>
    <w:rsid w:val="002867D7"/>
    <w:rsid w:val="00286DF3"/>
    <w:rsid w:val="0029443A"/>
    <w:rsid w:val="00296089"/>
    <w:rsid w:val="002A4145"/>
    <w:rsid w:val="002A6312"/>
    <w:rsid w:val="002A7741"/>
    <w:rsid w:val="002B08AE"/>
    <w:rsid w:val="002B3706"/>
    <w:rsid w:val="002B3EB0"/>
    <w:rsid w:val="002B78E0"/>
    <w:rsid w:val="002C793D"/>
    <w:rsid w:val="002C7DEE"/>
    <w:rsid w:val="002D5476"/>
    <w:rsid w:val="002D7A05"/>
    <w:rsid w:val="002E0A51"/>
    <w:rsid w:val="002E11BE"/>
    <w:rsid w:val="002E371B"/>
    <w:rsid w:val="002E69FF"/>
    <w:rsid w:val="00301730"/>
    <w:rsid w:val="00301780"/>
    <w:rsid w:val="003040F2"/>
    <w:rsid w:val="0030441C"/>
    <w:rsid w:val="0031012C"/>
    <w:rsid w:val="00310C2E"/>
    <w:rsid w:val="00310C7B"/>
    <w:rsid w:val="00311373"/>
    <w:rsid w:val="00311CF6"/>
    <w:rsid w:val="00314E9A"/>
    <w:rsid w:val="00320A1E"/>
    <w:rsid w:val="00321C99"/>
    <w:rsid w:val="003251B9"/>
    <w:rsid w:val="00325E40"/>
    <w:rsid w:val="00333F30"/>
    <w:rsid w:val="00335AEC"/>
    <w:rsid w:val="00335FC8"/>
    <w:rsid w:val="003403C7"/>
    <w:rsid w:val="00341E04"/>
    <w:rsid w:val="00343C29"/>
    <w:rsid w:val="0034657C"/>
    <w:rsid w:val="00346C8B"/>
    <w:rsid w:val="0034736C"/>
    <w:rsid w:val="003523A6"/>
    <w:rsid w:val="00354A86"/>
    <w:rsid w:val="00357FEA"/>
    <w:rsid w:val="00360BB7"/>
    <w:rsid w:val="00363CC8"/>
    <w:rsid w:val="00364800"/>
    <w:rsid w:val="003657DF"/>
    <w:rsid w:val="00366750"/>
    <w:rsid w:val="00370E44"/>
    <w:rsid w:val="00372C75"/>
    <w:rsid w:val="00374535"/>
    <w:rsid w:val="00377740"/>
    <w:rsid w:val="003812C4"/>
    <w:rsid w:val="00383685"/>
    <w:rsid w:val="003844E2"/>
    <w:rsid w:val="003847BF"/>
    <w:rsid w:val="003847DB"/>
    <w:rsid w:val="00385BD0"/>
    <w:rsid w:val="003870C4"/>
    <w:rsid w:val="00387FB9"/>
    <w:rsid w:val="00390DCD"/>
    <w:rsid w:val="003935E7"/>
    <w:rsid w:val="003944A3"/>
    <w:rsid w:val="003956E0"/>
    <w:rsid w:val="003A289D"/>
    <w:rsid w:val="003A3A06"/>
    <w:rsid w:val="003A4CA4"/>
    <w:rsid w:val="003B2362"/>
    <w:rsid w:val="003B693E"/>
    <w:rsid w:val="003C39F9"/>
    <w:rsid w:val="003D2778"/>
    <w:rsid w:val="003D314E"/>
    <w:rsid w:val="003D724A"/>
    <w:rsid w:val="003E53CB"/>
    <w:rsid w:val="003E607B"/>
    <w:rsid w:val="003E7FF5"/>
    <w:rsid w:val="003F2903"/>
    <w:rsid w:val="003F7E06"/>
    <w:rsid w:val="00401DF9"/>
    <w:rsid w:val="0040568E"/>
    <w:rsid w:val="00411058"/>
    <w:rsid w:val="00413B1C"/>
    <w:rsid w:val="00413D64"/>
    <w:rsid w:val="004168FD"/>
    <w:rsid w:val="0042395B"/>
    <w:rsid w:val="00425A74"/>
    <w:rsid w:val="00431DC1"/>
    <w:rsid w:val="0043282F"/>
    <w:rsid w:val="00433D82"/>
    <w:rsid w:val="00440EEF"/>
    <w:rsid w:val="00443154"/>
    <w:rsid w:val="00443E52"/>
    <w:rsid w:val="00445DE3"/>
    <w:rsid w:val="00450FC5"/>
    <w:rsid w:val="00452752"/>
    <w:rsid w:val="00453872"/>
    <w:rsid w:val="00457FD1"/>
    <w:rsid w:val="0046078F"/>
    <w:rsid w:val="00467064"/>
    <w:rsid w:val="00472975"/>
    <w:rsid w:val="00474B4B"/>
    <w:rsid w:val="00475303"/>
    <w:rsid w:val="00476EFE"/>
    <w:rsid w:val="00477C8D"/>
    <w:rsid w:val="00491442"/>
    <w:rsid w:val="004A302B"/>
    <w:rsid w:val="004A3316"/>
    <w:rsid w:val="004B0D16"/>
    <w:rsid w:val="004B46A0"/>
    <w:rsid w:val="004B5DCF"/>
    <w:rsid w:val="004B7E35"/>
    <w:rsid w:val="004C0462"/>
    <w:rsid w:val="004C1037"/>
    <w:rsid w:val="004C1095"/>
    <w:rsid w:val="004C13E0"/>
    <w:rsid w:val="004C1E8F"/>
    <w:rsid w:val="004C2A68"/>
    <w:rsid w:val="004C5482"/>
    <w:rsid w:val="004C7E68"/>
    <w:rsid w:val="004D05C2"/>
    <w:rsid w:val="004D4175"/>
    <w:rsid w:val="004D4D7E"/>
    <w:rsid w:val="004D6647"/>
    <w:rsid w:val="004D72AF"/>
    <w:rsid w:val="004E230C"/>
    <w:rsid w:val="004E36B2"/>
    <w:rsid w:val="004F01D9"/>
    <w:rsid w:val="004F0B0F"/>
    <w:rsid w:val="004F14B1"/>
    <w:rsid w:val="004F304F"/>
    <w:rsid w:val="004F4817"/>
    <w:rsid w:val="004F4A7A"/>
    <w:rsid w:val="004F4B66"/>
    <w:rsid w:val="004F6CF4"/>
    <w:rsid w:val="00504161"/>
    <w:rsid w:val="0050634B"/>
    <w:rsid w:val="00515AD6"/>
    <w:rsid w:val="00516B28"/>
    <w:rsid w:val="0051764D"/>
    <w:rsid w:val="0052035D"/>
    <w:rsid w:val="005228A7"/>
    <w:rsid w:val="005244FC"/>
    <w:rsid w:val="00524BA9"/>
    <w:rsid w:val="00533910"/>
    <w:rsid w:val="00536495"/>
    <w:rsid w:val="005379FC"/>
    <w:rsid w:val="00541E4E"/>
    <w:rsid w:val="00542AB5"/>
    <w:rsid w:val="00544605"/>
    <w:rsid w:val="00544FF6"/>
    <w:rsid w:val="00547E58"/>
    <w:rsid w:val="005607EF"/>
    <w:rsid w:val="00560B21"/>
    <w:rsid w:val="00560EFC"/>
    <w:rsid w:val="0056491E"/>
    <w:rsid w:val="00565136"/>
    <w:rsid w:val="005653B3"/>
    <w:rsid w:val="00565DBC"/>
    <w:rsid w:val="0058138D"/>
    <w:rsid w:val="00582E09"/>
    <w:rsid w:val="00583615"/>
    <w:rsid w:val="005846DB"/>
    <w:rsid w:val="00585416"/>
    <w:rsid w:val="00585A95"/>
    <w:rsid w:val="0059029B"/>
    <w:rsid w:val="00592CE7"/>
    <w:rsid w:val="005A10D5"/>
    <w:rsid w:val="005A61FC"/>
    <w:rsid w:val="005A66F6"/>
    <w:rsid w:val="005A6887"/>
    <w:rsid w:val="005B35B9"/>
    <w:rsid w:val="005B4537"/>
    <w:rsid w:val="005B46C0"/>
    <w:rsid w:val="005B571E"/>
    <w:rsid w:val="005C03F9"/>
    <w:rsid w:val="005C256A"/>
    <w:rsid w:val="005C5940"/>
    <w:rsid w:val="005D04F9"/>
    <w:rsid w:val="005E2B9B"/>
    <w:rsid w:val="005E413D"/>
    <w:rsid w:val="005F5973"/>
    <w:rsid w:val="005F63D1"/>
    <w:rsid w:val="00602BB0"/>
    <w:rsid w:val="00604F3E"/>
    <w:rsid w:val="006124FA"/>
    <w:rsid w:val="0061406B"/>
    <w:rsid w:val="0061554C"/>
    <w:rsid w:val="006165B0"/>
    <w:rsid w:val="00621473"/>
    <w:rsid w:val="00633A30"/>
    <w:rsid w:val="00636E6C"/>
    <w:rsid w:val="0064329E"/>
    <w:rsid w:val="00644A5A"/>
    <w:rsid w:val="00651364"/>
    <w:rsid w:val="006527BA"/>
    <w:rsid w:val="00653303"/>
    <w:rsid w:val="006623C7"/>
    <w:rsid w:val="0066355B"/>
    <w:rsid w:val="00665B94"/>
    <w:rsid w:val="00673ED8"/>
    <w:rsid w:val="00674533"/>
    <w:rsid w:val="006757DB"/>
    <w:rsid w:val="006800BF"/>
    <w:rsid w:val="00680560"/>
    <w:rsid w:val="00683439"/>
    <w:rsid w:val="006839F0"/>
    <w:rsid w:val="006849FF"/>
    <w:rsid w:val="00685494"/>
    <w:rsid w:val="00692785"/>
    <w:rsid w:val="00692958"/>
    <w:rsid w:val="00692C18"/>
    <w:rsid w:val="006934BC"/>
    <w:rsid w:val="00697622"/>
    <w:rsid w:val="006A3F00"/>
    <w:rsid w:val="006A5627"/>
    <w:rsid w:val="006A68D1"/>
    <w:rsid w:val="006A73FD"/>
    <w:rsid w:val="006A7C76"/>
    <w:rsid w:val="006B1D81"/>
    <w:rsid w:val="006B7B7A"/>
    <w:rsid w:val="006C1D76"/>
    <w:rsid w:val="006C663C"/>
    <w:rsid w:val="006D2EA7"/>
    <w:rsid w:val="006D63F9"/>
    <w:rsid w:val="006D6BF0"/>
    <w:rsid w:val="006D7364"/>
    <w:rsid w:val="006D7693"/>
    <w:rsid w:val="006D7948"/>
    <w:rsid w:val="006E374A"/>
    <w:rsid w:val="006E4591"/>
    <w:rsid w:val="006F0518"/>
    <w:rsid w:val="006F0AC9"/>
    <w:rsid w:val="006F0DE8"/>
    <w:rsid w:val="006F23B3"/>
    <w:rsid w:val="006F370F"/>
    <w:rsid w:val="006F564C"/>
    <w:rsid w:val="006F6422"/>
    <w:rsid w:val="006F667B"/>
    <w:rsid w:val="00702A72"/>
    <w:rsid w:val="00704402"/>
    <w:rsid w:val="00706807"/>
    <w:rsid w:val="00711048"/>
    <w:rsid w:val="00713AFA"/>
    <w:rsid w:val="00714696"/>
    <w:rsid w:val="007147E2"/>
    <w:rsid w:val="00717491"/>
    <w:rsid w:val="00720C31"/>
    <w:rsid w:val="00720D1B"/>
    <w:rsid w:val="0072777B"/>
    <w:rsid w:val="007306C4"/>
    <w:rsid w:val="0073221B"/>
    <w:rsid w:val="007322D9"/>
    <w:rsid w:val="00733E08"/>
    <w:rsid w:val="00747C52"/>
    <w:rsid w:val="00750235"/>
    <w:rsid w:val="00752765"/>
    <w:rsid w:val="00752882"/>
    <w:rsid w:val="0075660E"/>
    <w:rsid w:val="007577E7"/>
    <w:rsid w:val="0076098D"/>
    <w:rsid w:val="0076563C"/>
    <w:rsid w:val="007805B9"/>
    <w:rsid w:val="00780B6F"/>
    <w:rsid w:val="0078135F"/>
    <w:rsid w:val="0078181C"/>
    <w:rsid w:val="00785BE1"/>
    <w:rsid w:val="0078753D"/>
    <w:rsid w:val="00793880"/>
    <w:rsid w:val="007A0D25"/>
    <w:rsid w:val="007A31BC"/>
    <w:rsid w:val="007A3971"/>
    <w:rsid w:val="007A3F7D"/>
    <w:rsid w:val="007A535F"/>
    <w:rsid w:val="007A714E"/>
    <w:rsid w:val="007B25E4"/>
    <w:rsid w:val="007C1730"/>
    <w:rsid w:val="007C40A2"/>
    <w:rsid w:val="007C5598"/>
    <w:rsid w:val="007D3F55"/>
    <w:rsid w:val="007D4EF3"/>
    <w:rsid w:val="007E06B1"/>
    <w:rsid w:val="007E7AD4"/>
    <w:rsid w:val="007F1D68"/>
    <w:rsid w:val="007F1F43"/>
    <w:rsid w:val="007F345A"/>
    <w:rsid w:val="007F65E8"/>
    <w:rsid w:val="007F78C0"/>
    <w:rsid w:val="00800E89"/>
    <w:rsid w:val="0080298B"/>
    <w:rsid w:val="00802EB5"/>
    <w:rsid w:val="008043FD"/>
    <w:rsid w:val="00804C74"/>
    <w:rsid w:val="008252AA"/>
    <w:rsid w:val="00831050"/>
    <w:rsid w:val="008324AD"/>
    <w:rsid w:val="00832F3A"/>
    <w:rsid w:val="00833686"/>
    <w:rsid w:val="00833D0D"/>
    <w:rsid w:val="008344D1"/>
    <w:rsid w:val="008355C1"/>
    <w:rsid w:val="00836EEA"/>
    <w:rsid w:val="00844C3A"/>
    <w:rsid w:val="008455A6"/>
    <w:rsid w:val="008466F2"/>
    <w:rsid w:val="00850991"/>
    <w:rsid w:val="00861E6F"/>
    <w:rsid w:val="008657F2"/>
    <w:rsid w:val="0086751C"/>
    <w:rsid w:val="008718FF"/>
    <w:rsid w:val="00871958"/>
    <w:rsid w:val="00871B54"/>
    <w:rsid w:val="00884FEE"/>
    <w:rsid w:val="008863C0"/>
    <w:rsid w:val="00886EB7"/>
    <w:rsid w:val="00892F62"/>
    <w:rsid w:val="0089398B"/>
    <w:rsid w:val="008950D1"/>
    <w:rsid w:val="008A00F4"/>
    <w:rsid w:val="008A15B6"/>
    <w:rsid w:val="008A3E85"/>
    <w:rsid w:val="008A58CD"/>
    <w:rsid w:val="008A72BD"/>
    <w:rsid w:val="008B2C7D"/>
    <w:rsid w:val="008B54A9"/>
    <w:rsid w:val="008B76DF"/>
    <w:rsid w:val="008C3A8F"/>
    <w:rsid w:val="008D105C"/>
    <w:rsid w:val="008D3069"/>
    <w:rsid w:val="008D4D2A"/>
    <w:rsid w:val="008D54EF"/>
    <w:rsid w:val="008D6ACF"/>
    <w:rsid w:val="008D7C68"/>
    <w:rsid w:val="008E0A7B"/>
    <w:rsid w:val="008E2A07"/>
    <w:rsid w:val="008E51C8"/>
    <w:rsid w:val="008F1061"/>
    <w:rsid w:val="008F4E36"/>
    <w:rsid w:val="008F691A"/>
    <w:rsid w:val="00900E11"/>
    <w:rsid w:val="009012B4"/>
    <w:rsid w:val="00904836"/>
    <w:rsid w:val="009069FB"/>
    <w:rsid w:val="0090704B"/>
    <w:rsid w:val="009079A3"/>
    <w:rsid w:val="00910DEF"/>
    <w:rsid w:val="00912228"/>
    <w:rsid w:val="00915A15"/>
    <w:rsid w:val="009200DF"/>
    <w:rsid w:val="00921590"/>
    <w:rsid w:val="00922BBC"/>
    <w:rsid w:val="00922F27"/>
    <w:rsid w:val="00923E08"/>
    <w:rsid w:val="009248EA"/>
    <w:rsid w:val="00926B23"/>
    <w:rsid w:val="00927030"/>
    <w:rsid w:val="00927165"/>
    <w:rsid w:val="0093075B"/>
    <w:rsid w:val="009324BF"/>
    <w:rsid w:val="00937C40"/>
    <w:rsid w:val="00942975"/>
    <w:rsid w:val="00943F5C"/>
    <w:rsid w:val="009475DD"/>
    <w:rsid w:val="0095187B"/>
    <w:rsid w:val="0095369C"/>
    <w:rsid w:val="00954921"/>
    <w:rsid w:val="009567B0"/>
    <w:rsid w:val="00957F56"/>
    <w:rsid w:val="009615D9"/>
    <w:rsid w:val="00965F4B"/>
    <w:rsid w:val="00966FE9"/>
    <w:rsid w:val="00967FC8"/>
    <w:rsid w:val="009702DB"/>
    <w:rsid w:val="00973332"/>
    <w:rsid w:val="00982566"/>
    <w:rsid w:val="009838E9"/>
    <w:rsid w:val="00983F76"/>
    <w:rsid w:val="00991172"/>
    <w:rsid w:val="00992BE4"/>
    <w:rsid w:val="009932E6"/>
    <w:rsid w:val="0099346C"/>
    <w:rsid w:val="009967F0"/>
    <w:rsid w:val="009A1A46"/>
    <w:rsid w:val="009A1D56"/>
    <w:rsid w:val="009A338D"/>
    <w:rsid w:val="009A39DB"/>
    <w:rsid w:val="009A535B"/>
    <w:rsid w:val="009A536D"/>
    <w:rsid w:val="009A6C1F"/>
    <w:rsid w:val="009A7089"/>
    <w:rsid w:val="009B2A11"/>
    <w:rsid w:val="009B361C"/>
    <w:rsid w:val="009B3C75"/>
    <w:rsid w:val="009D2012"/>
    <w:rsid w:val="009D3478"/>
    <w:rsid w:val="009E2A6E"/>
    <w:rsid w:val="009E67FB"/>
    <w:rsid w:val="009E70D4"/>
    <w:rsid w:val="009E7D8B"/>
    <w:rsid w:val="009F30C1"/>
    <w:rsid w:val="009F57E1"/>
    <w:rsid w:val="009F5AD4"/>
    <w:rsid w:val="009F6AF4"/>
    <w:rsid w:val="00A005D6"/>
    <w:rsid w:val="00A02DE2"/>
    <w:rsid w:val="00A1393A"/>
    <w:rsid w:val="00A148EB"/>
    <w:rsid w:val="00A17B8B"/>
    <w:rsid w:val="00A22F8F"/>
    <w:rsid w:val="00A233F1"/>
    <w:rsid w:val="00A247E0"/>
    <w:rsid w:val="00A24BF9"/>
    <w:rsid w:val="00A30CBE"/>
    <w:rsid w:val="00A32076"/>
    <w:rsid w:val="00A3511E"/>
    <w:rsid w:val="00A403DC"/>
    <w:rsid w:val="00A43E59"/>
    <w:rsid w:val="00A473A1"/>
    <w:rsid w:val="00A5026A"/>
    <w:rsid w:val="00A534A1"/>
    <w:rsid w:val="00A53D73"/>
    <w:rsid w:val="00A55CAC"/>
    <w:rsid w:val="00A570E1"/>
    <w:rsid w:val="00A60056"/>
    <w:rsid w:val="00A61AC9"/>
    <w:rsid w:val="00A62006"/>
    <w:rsid w:val="00A6248E"/>
    <w:rsid w:val="00A630F4"/>
    <w:rsid w:val="00A65A1C"/>
    <w:rsid w:val="00A67AFD"/>
    <w:rsid w:val="00A736A6"/>
    <w:rsid w:val="00A75495"/>
    <w:rsid w:val="00A764FB"/>
    <w:rsid w:val="00A8088B"/>
    <w:rsid w:val="00A81701"/>
    <w:rsid w:val="00A920F6"/>
    <w:rsid w:val="00A95B7C"/>
    <w:rsid w:val="00A96A46"/>
    <w:rsid w:val="00AA167A"/>
    <w:rsid w:val="00AA317A"/>
    <w:rsid w:val="00AA4D99"/>
    <w:rsid w:val="00AA532E"/>
    <w:rsid w:val="00AA6250"/>
    <w:rsid w:val="00AB06DD"/>
    <w:rsid w:val="00AB0E1C"/>
    <w:rsid w:val="00AB1DCE"/>
    <w:rsid w:val="00AB5469"/>
    <w:rsid w:val="00AB6270"/>
    <w:rsid w:val="00AC2C51"/>
    <w:rsid w:val="00AC3CD6"/>
    <w:rsid w:val="00AC5AF6"/>
    <w:rsid w:val="00AC5D91"/>
    <w:rsid w:val="00AC7745"/>
    <w:rsid w:val="00AD1350"/>
    <w:rsid w:val="00AD426C"/>
    <w:rsid w:val="00AD5B58"/>
    <w:rsid w:val="00AE48A9"/>
    <w:rsid w:val="00AF1ACB"/>
    <w:rsid w:val="00B00CA2"/>
    <w:rsid w:val="00B01123"/>
    <w:rsid w:val="00B0199E"/>
    <w:rsid w:val="00B03E2A"/>
    <w:rsid w:val="00B04BA0"/>
    <w:rsid w:val="00B052C6"/>
    <w:rsid w:val="00B07C2D"/>
    <w:rsid w:val="00B10FB9"/>
    <w:rsid w:val="00B113EA"/>
    <w:rsid w:val="00B1760D"/>
    <w:rsid w:val="00B22D1B"/>
    <w:rsid w:val="00B263B0"/>
    <w:rsid w:val="00B27E0B"/>
    <w:rsid w:val="00B3148C"/>
    <w:rsid w:val="00B34131"/>
    <w:rsid w:val="00B40BB7"/>
    <w:rsid w:val="00B4231C"/>
    <w:rsid w:val="00B470DA"/>
    <w:rsid w:val="00B47124"/>
    <w:rsid w:val="00B5128A"/>
    <w:rsid w:val="00B5141A"/>
    <w:rsid w:val="00B60893"/>
    <w:rsid w:val="00B60982"/>
    <w:rsid w:val="00B6150D"/>
    <w:rsid w:val="00B61922"/>
    <w:rsid w:val="00B64D26"/>
    <w:rsid w:val="00B748BD"/>
    <w:rsid w:val="00B80A8C"/>
    <w:rsid w:val="00B82D44"/>
    <w:rsid w:val="00B840E7"/>
    <w:rsid w:val="00B84C19"/>
    <w:rsid w:val="00B91E4E"/>
    <w:rsid w:val="00B9302B"/>
    <w:rsid w:val="00B96FE2"/>
    <w:rsid w:val="00BB0A84"/>
    <w:rsid w:val="00BB19F9"/>
    <w:rsid w:val="00BB4C5D"/>
    <w:rsid w:val="00BC01D6"/>
    <w:rsid w:val="00BC30CA"/>
    <w:rsid w:val="00BC3E7F"/>
    <w:rsid w:val="00BD1E6E"/>
    <w:rsid w:val="00BD659A"/>
    <w:rsid w:val="00BE23AA"/>
    <w:rsid w:val="00BE45B6"/>
    <w:rsid w:val="00BE5CE7"/>
    <w:rsid w:val="00BE6169"/>
    <w:rsid w:val="00BE6FB3"/>
    <w:rsid w:val="00BF4160"/>
    <w:rsid w:val="00BF7CDB"/>
    <w:rsid w:val="00C00120"/>
    <w:rsid w:val="00C007A0"/>
    <w:rsid w:val="00C03A13"/>
    <w:rsid w:val="00C04837"/>
    <w:rsid w:val="00C07EDD"/>
    <w:rsid w:val="00C11F6A"/>
    <w:rsid w:val="00C15F35"/>
    <w:rsid w:val="00C2415A"/>
    <w:rsid w:val="00C256B7"/>
    <w:rsid w:val="00C27366"/>
    <w:rsid w:val="00C35B30"/>
    <w:rsid w:val="00C373D9"/>
    <w:rsid w:val="00C438CF"/>
    <w:rsid w:val="00C450C7"/>
    <w:rsid w:val="00C45108"/>
    <w:rsid w:val="00C532B4"/>
    <w:rsid w:val="00C53BC8"/>
    <w:rsid w:val="00C70FF6"/>
    <w:rsid w:val="00C710D8"/>
    <w:rsid w:val="00C7195D"/>
    <w:rsid w:val="00C8043B"/>
    <w:rsid w:val="00C816B2"/>
    <w:rsid w:val="00C84EDA"/>
    <w:rsid w:val="00C865FB"/>
    <w:rsid w:val="00C867DD"/>
    <w:rsid w:val="00C8780E"/>
    <w:rsid w:val="00C9194E"/>
    <w:rsid w:val="00C924A8"/>
    <w:rsid w:val="00C97007"/>
    <w:rsid w:val="00CA3231"/>
    <w:rsid w:val="00CB120F"/>
    <w:rsid w:val="00CB141F"/>
    <w:rsid w:val="00CB2EA5"/>
    <w:rsid w:val="00CC26BD"/>
    <w:rsid w:val="00CC734B"/>
    <w:rsid w:val="00CD0E80"/>
    <w:rsid w:val="00CD2ADD"/>
    <w:rsid w:val="00CD3A32"/>
    <w:rsid w:val="00CD522D"/>
    <w:rsid w:val="00CD63F2"/>
    <w:rsid w:val="00CE2F5F"/>
    <w:rsid w:val="00CE5816"/>
    <w:rsid w:val="00CF1BD3"/>
    <w:rsid w:val="00CF1F28"/>
    <w:rsid w:val="00CF2409"/>
    <w:rsid w:val="00CF25CC"/>
    <w:rsid w:val="00CF4E66"/>
    <w:rsid w:val="00D06E76"/>
    <w:rsid w:val="00D0721F"/>
    <w:rsid w:val="00D07375"/>
    <w:rsid w:val="00D07B53"/>
    <w:rsid w:val="00D12056"/>
    <w:rsid w:val="00D15ABF"/>
    <w:rsid w:val="00D24EC2"/>
    <w:rsid w:val="00D34CE4"/>
    <w:rsid w:val="00D35711"/>
    <w:rsid w:val="00D35EAB"/>
    <w:rsid w:val="00D36EF2"/>
    <w:rsid w:val="00D3726F"/>
    <w:rsid w:val="00D40D05"/>
    <w:rsid w:val="00D428EB"/>
    <w:rsid w:val="00D53EEB"/>
    <w:rsid w:val="00D565F5"/>
    <w:rsid w:val="00D669CB"/>
    <w:rsid w:val="00D6782B"/>
    <w:rsid w:val="00D70A8C"/>
    <w:rsid w:val="00D71CB8"/>
    <w:rsid w:val="00D726FF"/>
    <w:rsid w:val="00D74FEB"/>
    <w:rsid w:val="00D75249"/>
    <w:rsid w:val="00D767FA"/>
    <w:rsid w:val="00D77F1A"/>
    <w:rsid w:val="00D828BE"/>
    <w:rsid w:val="00D873D2"/>
    <w:rsid w:val="00D87973"/>
    <w:rsid w:val="00D92AD7"/>
    <w:rsid w:val="00D9517E"/>
    <w:rsid w:val="00D95EC6"/>
    <w:rsid w:val="00DA1E82"/>
    <w:rsid w:val="00DA36C4"/>
    <w:rsid w:val="00DA63BA"/>
    <w:rsid w:val="00DB02D4"/>
    <w:rsid w:val="00DB086C"/>
    <w:rsid w:val="00DB4F12"/>
    <w:rsid w:val="00DB5E3C"/>
    <w:rsid w:val="00DB65B8"/>
    <w:rsid w:val="00DB6977"/>
    <w:rsid w:val="00DB69B9"/>
    <w:rsid w:val="00DB6E27"/>
    <w:rsid w:val="00DB6F0D"/>
    <w:rsid w:val="00DC2F11"/>
    <w:rsid w:val="00DC759B"/>
    <w:rsid w:val="00DD30B9"/>
    <w:rsid w:val="00DD36B6"/>
    <w:rsid w:val="00DE074B"/>
    <w:rsid w:val="00DE3479"/>
    <w:rsid w:val="00DE6CA5"/>
    <w:rsid w:val="00DE7366"/>
    <w:rsid w:val="00DF0327"/>
    <w:rsid w:val="00DF1E36"/>
    <w:rsid w:val="00DF4017"/>
    <w:rsid w:val="00DF4EAD"/>
    <w:rsid w:val="00DF711E"/>
    <w:rsid w:val="00E0077B"/>
    <w:rsid w:val="00E00A62"/>
    <w:rsid w:val="00E03F0D"/>
    <w:rsid w:val="00E05115"/>
    <w:rsid w:val="00E06655"/>
    <w:rsid w:val="00E075CE"/>
    <w:rsid w:val="00E23D46"/>
    <w:rsid w:val="00E262A0"/>
    <w:rsid w:val="00E32519"/>
    <w:rsid w:val="00E327A3"/>
    <w:rsid w:val="00E34C6C"/>
    <w:rsid w:val="00E3528A"/>
    <w:rsid w:val="00E354E6"/>
    <w:rsid w:val="00E35F24"/>
    <w:rsid w:val="00E37920"/>
    <w:rsid w:val="00E414FA"/>
    <w:rsid w:val="00E4177F"/>
    <w:rsid w:val="00E41EC4"/>
    <w:rsid w:val="00E44963"/>
    <w:rsid w:val="00E466A3"/>
    <w:rsid w:val="00E47B5B"/>
    <w:rsid w:val="00E5158E"/>
    <w:rsid w:val="00E61881"/>
    <w:rsid w:val="00E65F28"/>
    <w:rsid w:val="00E67983"/>
    <w:rsid w:val="00E76032"/>
    <w:rsid w:val="00E760BD"/>
    <w:rsid w:val="00E76830"/>
    <w:rsid w:val="00E80408"/>
    <w:rsid w:val="00E828AB"/>
    <w:rsid w:val="00E97848"/>
    <w:rsid w:val="00EA304D"/>
    <w:rsid w:val="00EA3FB0"/>
    <w:rsid w:val="00EB1042"/>
    <w:rsid w:val="00EB1116"/>
    <w:rsid w:val="00EB5588"/>
    <w:rsid w:val="00EB5F4F"/>
    <w:rsid w:val="00EB7A92"/>
    <w:rsid w:val="00EC0DD3"/>
    <w:rsid w:val="00EC25D6"/>
    <w:rsid w:val="00EC67C8"/>
    <w:rsid w:val="00ED58ED"/>
    <w:rsid w:val="00EE1909"/>
    <w:rsid w:val="00EE201D"/>
    <w:rsid w:val="00EE6877"/>
    <w:rsid w:val="00EE6CD9"/>
    <w:rsid w:val="00EE7933"/>
    <w:rsid w:val="00EF03E2"/>
    <w:rsid w:val="00EF4106"/>
    <w:rsid w:val="00EF68A1"/>
    <w:rsid w:val="00EF7BB9"/>
    <w:rsid w:val="00F0215E"/>
    <w:rsid w:val="00F06D58"/>
    <w:rsid w:val="00F07FF5"/>
    <w:rsid w:val="00F11889"/>
    <w:rsid w:val="00F17EB3"/>
    <w:rsid w:val="00F237A9"/>
    <w:rsid w:val="00F31633"/>
    <w:rsid w:val="00F339E6"/>
    <w:rsid w:val="00F5235C"/>
    <w:rsid w:val="00F52DF2"/>
    <w:rsid w:val="00F560FE"/>
    <w:rsid w:val="00F6092B"/>
    <w:rsid w:val="00F63DD4"/>
    <w:rsid w:val="00F65A56"/>
    <w:rsid w:val="00F6655F"/>
    <w:rsid w:val="00F86CB9"/>
    <w:rsid w:val="00F901A7"/>
    <w:rsid w:val="00F91A21"/>
    <w:rsid w:val="00F9295E"/>
    <w:rsid w:val="00F96E2F"/>
    <w:rsid w:val="00FA50EC"/>
    <w:rsid w:val="00FA7664"/>
    <w:rsid w:val="00FB3048"/>
    <w:rsid w:val="00FB3BD5"/>
    <w:rsid w:val="00FC004C"/>
    <w:rsid w:val="00FC0261"/>
    <w:rsid w:val="00FC2DAB"/>
    <w:rsid w:val="00FC3979"/>
    <w:rsid w:val="00FC4DAE"/>
    <w:rsid w:val="00FD01E0"/>
    <w:rsid w:val="00FD2C0A"/>
    <w:rsid w:val="00FD3219"/>
    <w:rsid w:val="00FD38DC"/>
    <w:rsid w:val="00FD6380"/>
    <w:rsid w:val="00FE0EA6"/>
    <w:rsid w:val="00FE506B"/>
    <w:rsid w:val="00FE5093"/>
    <w:rsid w:val="00FF205B"/>
    <w:rsid w:val="00FF3B89"/>
    <w:rsid w:val="00FF54D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oNotEmbedSmartTags/>
  <w:decimalSymbol w:val=","/>
  <w:listSeparator w:val=";"/>
  <w14:docId w14:val="21A3B38B"/>
  <w15:docId w15:val="{98EA8AA0-3638-4E15-A927-8A830D7F6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43F5C"/>
    <w:rPr>
      <w:lang w:val="en-US" w:eastAsia="zh-CN"/>
    </w:rPr>
  </w:style>
  <w:style w:type="paragraph" w:styleId="Heading1">
    <w:name w:val="heading 1"/>
    <w:basedOn w:val="Normal"/>
    <w:next w:val="TextFirst"/>
    <w:link w:val="Heading1Char"/>
    <w:qFormat/>
    <w:rsid w:val="005C256A"/>
    <w:pPr>
      <w:keepNext/>
      <w:spacing w:before="240"/>
      <w:outlineLvl w:val="0"/>
    </w:pPr>
    <w:rPr>
      <w:b/>
      <w:bCs/>
      <w:caps/>
      <w:sz w:val="30"/>
      <w:szCs w:val="30"/>
      <w:lang w:val="en-GB"/>
    </w:rPr>
  </w:style>
  <w:style w:type="paragraph" w:styleId="Heading2">
    <w:name w:val="heading 2"/>
    <w:basedOn w:val="Normal"/>
    <w:next w:val="TextFirst"/>
    <w:link w:val="Heading2Char"/>
    <w:qFormat/>
    <w:rsid w:val="0095369C"/>
    <w:pPr>
      <w:keepNext/>
      <w:spacing w:before="120"/>
      <w:outlineLvl w:val="1"/>
    </w:pPr>
    <w:rPr>
      <w:b/>
      <w:bCs/>
      <w:smallCaps/>
      <w:sz w:val="28"/>
      <w:szCs w:val="28"/>
      <w:lang w:val="en-GB"/>
    </w:rPr>
  </w:style>
  <w:style w:type="paragraph" w:styleId="Heading3">
    <w:name w:val="heading 3"/>
    <w:basedOn w:val="Normal"/>
    <w:next w:val="TextFirst"/>
    <w:link w:val="Heading3Char"/>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paragraph" w:styleId="FootnoteText">
    <w:name w:val="footnote text"/>
    <w:basedOn w:val="Normal"/>
    <w:link w:val="FootnoteTextChar"/>
    <w:autoRedefine/>
    <w:unhideWhenUsed/>
    <w:qFormat/>
    <w:rsid w:val="00F560FE"/>
    <w:pPr>
      <w:ind w:left="142" w:hanging="142"/>
    </w:pPr>
  </w:style>
  <w:style w:type="paragraph" w:customStyle="1" w:styleId="Figure">
    <w:name w:val="Figure"/>
    <w:basedOn w:val="Normal"/>
    <w:next w:val="Figurecaption"/>
    <w:qFormat/>
    <w:rsid w:val="00233AF8"/>
    <w:pPr>
      <w:keepNext/>
      <w:spacing w:before="240"/>
      <w:jc w:val="center"/>
    </w:pPr>
    <w:rPr>
      <w:sz w:val="24"/>
      <w:szCs w:val="24"/>
      <w:lang w:val="en-GB"/>
    </w:rPr>
  </w:style>
  <w:style w:type="paragraph" w:styleId="Footer">
    <w:name w:val="footer"/>
    <w:basedOn w:val="Normal"/>
    <w:link w:val="FooterChar"/>
    <w:uiPriority w:val="99"/>
    <w:rsid w:val="00003E82"/>
    <w:pPr>
      <w:tabs>
        <w:tab w:val="right" w:pos="8504"/>
      </w:tabs>
      <w:jc w:val="right"/>
    </w:pPr>
    <w:rPr>
      <w:noProof/>
      <w:szCs w:val="18"/>
    </w:rPr>
  </w:style>
  <w:style w:type="paragraph" w:customStyle="1" w:styleId="TablebodyLeft">
    <w:name w:val="Table body + Left"/>
    <w:basedOn w:val="Tablebody"/>
    <w:rsid w:val="008E51C8"/>
    <w:pPr>
      <w:jc w:val="left"/>
    </w:pPr>
    <w:rPr>
      <w:rFonts w:eastAsia="Times New Roman" w:cs="Times New Roman"/>
    </w:rPr>
  </w:style>
  <w:style w:type="character" w:customStyle="1" w:styleId="FootnoteTextChar">
    <w:name w:val="Footnote Text Char"/>
    <w:basedOn w:val="DefaultParagraphFont"/>
    <w:link w:val="FootnoteText"/>
    <w:rsid w:val="00F560FE"/>
    <w:rPr>
      <w:lang w:val="en-US" w:eastAsia="zh-CN"/>
    </w:r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A81701"/>
    <w:pPr>
      <w:tabs>
        <w:tab w:val="center" w:pos="4536"/>
        <w:tab w:val="right" w:pos="9070"/>
      </w:tabs>
      <w:snapToGrid w:val="0"/>
      <w:jc w:val="both"/>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link w:val="TextRunningChar"/>
    <w:qFormat/>
    <w:rsid w:val="00A52F9D"/>
    <w:pPr>
      <w:spacing w:before="0"/>
      <w:ind w:firstLine="340"/>
    </w:pPr>
  </w:style>
  <w:style w:type="paragraph" w:customStyle="1" w:styleId="Tablecaption">
    <w:name w:val="Table caption"/>
    <w:basedOn w:val="Normal"/>
    <w:qFormat/>
    <w:rsid w:val="00233AF8"/>
    <w:pPr>
      <w:keepNext/>
      <w:spacing w:before="240" w:after="120"/>
      <w:jc w:val="center"/>
    </w:pPr>
    <w:rPr>
      <w:color w:val="000000" w:themeColor="text1"/>
      <w:sz w:val="24"/>
    </w:rPr>
  </w:style>
  <w:style w:type="paragraph" w:styleId="ListBullet">
    <w:name w:val="List Bullet"/>
    <w:basedOn w:val="Normal"/>
    <w:link w:val="ListBulletChar"/>
    <w:qFormat/>
    <w:rsid w:val="00B113EA"/>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qFormat/>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rsid w:val="007A0D25"/>
    <w:pPr>
      <w:jc w:val="both"/>
    </w:pPr>
  </w:style>
  <w:style w:type="character" w:customStyle="1" w:styleId="HeaderChar">
    <w:name w:val="Header Char"/>
    <w:link w:val="Header"/>
    <w:uiPriority w:val="99"/>
    <w:rsid w:val="00A81701"/>
    <w:rPr>
      <w:lang w:val="en-US" w:eastAsia="zh-CN"/>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233AF8"/>
    <w:pPr>
      <w:keepNext w:val="0"/>
      <w:widowControl w:val="0"/>
      <w:spacing w:before="120" w:after="120"/>
    </w:pPr>
  </w:style>
  <w:style w:type="character" w:styleId="Strong">
    <w:name w:val="Strong"/>
    <w:basedOn w:val="DefaultParagraphFont"/>
    <w:uiPriority w:val="22"/>
    <w:qFormat/>
    <w:rsid w:val="00B91E4E"/>
    <w:rPr>
      <w:rFonts w:ascii="Times New Roman" w:hAnsi="Times New Roman"/>
      <w:b/>
      <w:bCs/>
      <w:sz w:val="24"/>
    </w:rPr>
  </w:style>
  <w:style w:type="character" w:customStyle="1" w:styleId="x-citationChar">
    <w:name w:val="x-citation Char"/>
    <w:basedOn w:val="DefaultParagraphFont"/>
    <w:link w:val="x-citation"/>
    <w:rsid w:val="007A0D25"/>
    <w:rPr>
      <w:lang w:val="en-US" w:eastAsia="zh-CN"/>
    </w:rPr>
  </w:style>
  <w:style w:type="character" w:customStyle="1" w:styleId="FooterChar">
    <w:name w:val="Footer Char"/>
    <w:basedOn w:val="DefaultParagraphFont"/>
    <w:link w:val="Footer"/>
    <w:uiPriority w:val="99"/>
    <w:rsid w:val="00003E82"/>
    <w:rPr>
      <w:noProof/>
      <w:szCs w:val="18"/>
      <w:lang w:val="en-US" w:eastAsia="zh-CN"/>
    </w:rPr>
  </w:style>
  <w:style w:type="paragraph" w:styleId="Revision">
    <w:name w:val="Revision"/>
    <w:hidden/>
    <w:uiPriority w:val="71"/>
    <w:rsid w:val="00D40D05"/>
    <w:rPr>
      <w:lang w:val="en-US" w:eastAsia="zh-CN"/>
    </w:rPr>
  </w:style>
  <w:style w:type="paragraph" w:customStyle="1" w:styleId="Tablebody">
    <w:name w:val="Table body"/>
    <w:basedOn w:val="Normal"/>
    <w:link w:val="TablebodyChar"/>
    <w:qFormat/>
    <w:rsid w:val="00A570E1"/>
    <w:pPr>
      <w:keepNext/>
      <w:widowControl w:val="0"/>
      <w:spacing w:before="60" w:after="60"/>
      <w:jc w:val="center"/>
    </w:pPr>
    <w:rPr>
      <w:rFonts w:cs="Arial"/>
      <w:sz w:val="24"/>
      <w:lang w:val="en-GB"/>
    </w:rPr>
  </w:style>
  <w:style w:type="paragraph" w:customStyle="1" w:styleId="Tableheading">
    <w:name w:val="Table heading"/>
    <w:basedOn w:val="Normal"/>
    <w:qFormat/>
    <w:rsid w:val="00F237A9"/>
    <w:pPr>
      <w:keepNext/>
      <w:widowControl w:val="0"/>
      <w:spacing w:before="120" w:after="120"/>
      <w:jc w:val="center"/>
    </w:pPr>
    <w:rPr>
      <w:b/>
      <w:bCs/>
      <w:sz w:val="24"/>
      <w:lang w:val="en-GB"/>
    </w:rPr>
  </w:style>
  <w:style w:type="character" w:styleId="Emphasis">
    <w:name w:val="Emphasis"/>
    <w:basedOn w:val="DefaultParagraphFont"/>
    <w:uiPriority w:val="20"/>
    <w:qFormat/>
    <w:rsid w:val="00B91E4E"/>
    <w:rPr>
      <w:rFonts w:ascii="Times New Roman" w:hAnsi="Times New Roman"/>
      <w:b w:val="0"/>
      <w:i/>
      <w:iCs/>
      <w:sz w:val="24"/>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ListNumbered">
    <w:name w:val="List Numbered"/>
    <w:basedOn w:val="ListBullet"/>
    <w:link w:val="ListNumberedChar"/>
    <w:qFormat/>
    <w:rsid w:val="008863C0"/>
    <w:pPr>
      <w:numPr>
        <w:numId w:val="33"/>
      </w:numPr>
    </w:pPr>
  </w:style>
  <w:style w:type="character" w:customStyle="1" w:styleId="ListBulletChar">
    <w:name w:val="List Bullet Char"/>
    <w:basedOn w:val="DefaultParagraphFont"/>
    <w:link w:val="ListBullet"/>
    <w:rsid w:val="00B113EA"/>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character" w:customStyle="1" w:styleId="TextFirstChar">
    <w:name w:val="Text First Char"/>
    <w:basedOn w:val="DefaultParagraphFont"/>
    <w:link w:val="TextFirst"/>
    <w:rsid w:val="00276710"/>
    <w:rPr>
      <w:sz w:val="24"/>
      <w:szCs w:val="24"/>
      <w:lang w:eastAsia="zh-CN"/>
    </w:rPr>
  </w:style>
  <w:style w:type="character" w:customStyle="1" w:styleId="StyleEmphasis12ptNotItalic">
    <w:name w:val="Style Emphasis + 12 pt Not Italic"/>
    <w:basedOn w:val="Emphasis"/>
    <w:rsid w:val="00B91E4E"/>
    <w:rPr>
      <w:rFonts w:ascii="Times New Roman" w:hAnsi="Times New Roman"/>
      <w:b w:val="0"/>
      <w:i/>
      <w:iCs w:val="0"/>
      <w:sz w:val="24"/>
    </w:rPr>
  </w:style>
  <w:style w:type="paragraph" w:customStyle="1" w:styleId="StyleTablebodyLatinArialRed">
    <w:name w:val="Style Table body + (Latin) Arial Red"/>
    <w:basedOn w:val="Tablebody"/>
    <w:rsid w:val="004F4B66"/>
    <w:rPr>
      <w:color w:val="FF0000"/>
    </w:rPr>
  </w:style>
  <w:style w:type="paragraph" w:customStyle="1" w:styleId="Footnote">
    <w:name w:val="Footnote"/>
    <w:basedOn w:val="FootnoteText"/>
    <w:rsid w:val="002315DD"/>
    <w:pPr>
      <w:tabs>
        <w:tab w:val="left" w:pos="360"/>
      </w:tabs>
      <w:ind w:left="360" w:hanging="360"/>
    </w:pPr>
  </w:style>
  <w:style w:type="paragraph" w:customStyle="1" w:styleId="StyleFigureRed">
    <w:name w:val="Style Figure + Red"/>
    <w:basedOn w:val="Figure"/>
    <w:rsid w:val="001C5FBD"/>
    <w:rPr>
      <w:color w:val="FF0000"/>
    </w:rPr>
  </w:style>
  <w:style w:type="character" w:customStyle="1" w:styleId="Heading2Char">
    <w:name w:val="Heading 2 Char"/>
    <w:basedOn w:val="DefaultParagraphFont"/>
    <w:link w:val="Heading2"/>
    <w:rsid w:val="00267560"/>
    <w:rPr>
      <w:b/>
      <w:bCs/>
      <w:smallCaps/>
      <w:sz w:val="28"/>
      <w:szCs w:val="28"/>
      <w:lang w:eastAsia="zh-CN"/>
    </w:rPr>
  </w:style>
  <w:style w:type="character" w:customStyle="1" w:styleId="Heading1Char">
    <w:name w:val="Heading 1 Char"/>
    <w:basedOn w:val="DefaultParagraphFont"/>
    <w:link w:val="Heading1"/>
    <w:rsid w:val="00BB4C5D"/>
    <w:rPr>
      <w:b/>
      <w:bCs/>
      <w:caps/>
      <w:sz w:val="30"/>
      <w:szCs w:val="30"/>
      <w:lang w:eastAsia="zh-CN"/>
    </w:rPr>
  </w:style>
  <w:style w:type="character" w:customStyle="1" w:styleId="TablebodyChar">
    <w:name w:val="Table body Char"/>
    <w:basedOn w:val="DefaultParagraphFont"/>
    <w:link w:val="Tablebody"/>
    <w:rsid w:val="00A570E1"/>
    <w:rPr>
      <w:rFonts w:cs="Arial"/>
      <w:sz w:val="24"/>
      <w:lang w:eastAsia="zh-CN"/>
    </w:rPr>
  </w:style>
  <w:style w:type="paragraph" w:customStyle="1" w:styleId="Listnumbered0">
    <w:name w:val="List numbered"/>
    <w:basedOn w:val="ListBullet"/>
    <w:rsid w:val="00943F5C"/>
    <w:pPr>
      <w:numPr>
        <w:numId w:val="36"/>
      </w:numPr>
    </w:pPr>
  </w:style>
  <w:style w:type="character" w:styleId="CommentReference">
    <w:name w:val="annotation reference"/>
    <w:basedOn w:val="DefaultParagraphFont"/>
    <w:uiPriority w:val="99"/>
    <w:semiHidden/>
    <w:unhideWhenUsed/>
    <w:rsid w:val="00943F5C"/>
    <w:rPr>
      <w:sz w:val="16"/>
      <w:szCs w:val="16"/>
    </w:rPr>
  </w:style>
  <w:style w:type="paragraph" w:styleId="CommentText">
    <w:name w:val="annotation text"/>
    <w:basedOn w:val="Normal"/>
    <w:link w:val="CommentTextChar"/>
    <w:unhideWhenUsed/>
    <w:rsid w:val="00943F5C"/>
  </w:style>
  <w:style w:type="character" w:customStyle="1" w:styleId="CommentTextChar">
    <w:name w:val="Comment Text Char"/>
    <w:basedOn w:val="DefaultParagraphFont"/>
    <w:link w:val="CommentText"/>
    <w:rsid w:val="00943F5C"/>
    <w:rPr>
      <w:lang w:val="en-US" w:eastAsia="zh-CN"/>
    </w:rPr>
  </w:style>
  <w:style w:type="paragraph" w:styleId="CommentSubject">
    <w:name w:val="annotation subject"/>
    <w:basedOn w:val="CommentText"/>
    <w:next w:val="CommentText"/>
    <w:link w:val="CommentSubjectChar"/>
    <w:uiPriority w:val="99"/>
    <w:semiHidden/>
    <w:unhideWhenUsed/>
    <w:rsid w:val="00943F5C"/>
    <w:rPr>
      <w:b/>
      <w:bCs/>
    </w:rPr>
  </w:style>
  <w:style w:type="character" w:customStyle="1" w:styleId="CommentSubjectChar">
    <w:name w:val="Comment Subject Char"/>
    <w:basedOn w:val="CommentTextChar"/>
    <w:link w:val="CommentSubject"/>
    <w:uiPriority w:val="99"/>
    <w:semiHidden/>
    <w:rsid w:val="00943F5C"/>
    <w:rPr>
      <w:b/>
      <w:bCs/>
      <w:lang w:val="en-US" w:eastAsia="zh-CN"/>
    </w:rPr>
  </w:style>
  <w:style w:type="character" w:styleId="UnresolvedMention">
    <w:name w:val="Unresolved Mention"/>
    <w:basedOn w:val="DefaultParagraphFont"/>
    <w:uiPriority w:val="99"/>
    <w:semiHidden/>
    <w:unhideWhenUsed/>
    <w:rsid w:val="00E05115"/>
    <w:rPr>
      <w:color w:val="605E5C"/>
      <w:shd w:val="clear" w:color="auto" w:fill="E1DFDD"/>
    </w:rPr>
  </w:style>
  <w:style w:type="table" w:customStyle="1" w:styleId="IGLCTablestyle">
    <w:name w:val="IGLC Table style"/>
    <w:basedOn w:val="TableNormal"/>
    <w:uiPriority w:val="99"/>
    <w:rsid w:val="00FF3B89"/>
    <w:pPr>
      <w:jc w:val="center"/>
    </w:pPr>
    <w:rPr>
      <w:rFonts w:ascii="Arial" w:hAnsi="Arial"/>
    </w:rPr>
    <w:tblPr>
      <w:tblBorders>
        <w:top w:val="single" w:sz="8" w:space="0" w:color="000000" w:themeColor="text1"/>
        <w:bottom w:val="single" w:sz="8" w:space="0" w:color="000000" w:themeColor="text1"/>
      </w:tblBorders>
    </w:tblPr>
    <w:tcPr>
      <w:shd w:val="clear" w:color="auto" w:fill="auto"/>
      <w:vAlign w:val="center"/>
    </w:tcPr>
    <w:tblStylePr w:type="firstRow">
      <w:rPr>
        <w:b w:val="0"/>
      </w:rPr>
      <w:tblPr/>
      <w:tcPr>
        <w:tcBorders>
          <w:top w:val="single" w:sz="6" w:space="0" w:color="000000" w:themeColor="text1"/>
          <w:left w:val="nil"/>
          <w:bottom w:val="single" w:sz="4" w:space="0" w:color="000000" w:themeColor="text1"/>
          <w:right w:val="nil"/>
          <w:insideH w:val="nil"/>
          <w:insideV w:val="nil"/>
        </w:tcBorders>
        <w:shd w:val="clear" w:color="auto" w:fill="auto"/>
      </w:tcPr>
    </w:tblStylePr>
  </w:style>
  <w:style w:type="table" w:styleId="TableGrid">
    <w:name w:val="Table Grid"/>
    <w:basedOn w:val="TableNormal"/>
    <w:uiPriority w:val="59"/>
    <w:rsid w:val="00FF3B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F3B8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otnoteReference">
    <w:name w:val="footnote reference"/>
    <w:basedOn w:val="DefaultParagraphFont"/>
    <w:semiHidden/>
    <w:unhideWhenUsed/>
    <w:rsid w:val="005F5973"/>
    <w:rPr>
      <w:vertAlign w:val="superscript"/>
    </w:rPr>
  </w:style>
  <w:style w:type="paragraph" w:customStyle="1" w:styleId="Blockquote">
    <w:name w:val="Block quote"/>
    <w:basedOn w:val="TextRunning"/>
    <w:link w:val="BlockquoteChar"/>
    <w:qFormat/>
    <w:rsid w:val="006A73FD"/>
    <w:pPr>
      <w:spacing w:before="120" w:after="120"/>
      <w:ind w:left="709" w:firstLine="0"/>
    </w:pPr>
    <w:rPr>
      <w:sz w:val="22"/>
      <w:szCs w:val="22"/>
    </w:rPr>
  </w:style>
  <w:style w:type="character" w:customStyle="1" w:styleId="TextRunningChar">
    <w:name w:val="Text Running Char"/>
    <w:basedOn w:val="TextFirstChar"/>
    <w:link w:val="TextRunning"/>
    <w:rsid w:val="006A73FD"/>
    <w:rPr>
      <w:sz w:val="24"/>
      <w:szCs w:val="24"/>
      <w:lang w:eastAsia="zh-CN"/>
    </w:rPr>
  </w:style>
  <w:style w:type="character" w:customStyle="1" w:styleId="BlockquoteChar">
    <w:name w:val="Block quote Char"/>
    <w:basedOn w:val="TextRunningChar"/>
    <w:link w:val="Blockquote"/>
    <w:rsid w:val="006A73FD"/>
    <w:rPr>
      <w:sz w:val="22"/>
      <w:szCs w:val="22"/>
      <w:lang w:eastAsia="zh-CN"/>
    </w:rPr>
  </w:style>
  <w:style w:type="character" w:customStyle="1" w:styleId="Heading3Char">
    <w:name w:val="Heading 3 Char"/>
    <w:basedOn w:val="DefaultParagraphFont"/>
    <w:link w:val="Heading3"/>
    <w:rsid w:val="0024518F"/>
    <w:rPr>
      <w:rFonts w:cs="Arial"/>
      <w:b/>
      <w:bCs/>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sChild>
        <w:div w:id="373235723">
          <w:marLeft w:val="0"/>
          <w:marRight w:val="0"/>
          <w:marTop w:val="0"/>
          <w:marBottom w:val="0"/>
          <w:divBdr>
            <w:top w:val="none" w:sz="0" w:space="0" w:color="auto"/>
            <w:left w:val="none" w:sz="0" w:space="0" w:color="auto"/>
            <w:bottom w:val="none" w:sz="0" w:space="0" w:color="auto"/>
            <w:right w:val="none" w:sz="0" w:space="0" w:color="auto"/>
          </w:divBdr>
          <w:divsChild>
            <w:div w:id="228080518">
              <w:marLeft w:val="0"/>
              <w:marRight w:val="0"/>
              <w:marTop w:val="0"/>
              <w:marBottom w:val="0"/>
              <w:divBdr>
                <w:top w:val="none" w:sz="0" w:space="0" w:color="auto"/>
                <w:left w:val="none" w:sz="0" w:space="0" w:color="auto"/>
                <w:bottom w:val="none" w:sz="0" w:space="0" w:color="auto"/>
                <w:right w:val="none" w:sz="0" w:space="0" w:color="auto"/>
              </w:divBdr>
            </w:div>
          </w:divsChild>
        </w:div>
        <w:div w:id="764421586">
          <w:marLeft w:val="0"/>
          <w:marRight w:val="0"/>
          <w:marTop w:val="0"/>
          <w:marBottom w:val="0"/>
          <w:divBdr>
            <w:top w:val="none" w:sz="0" w:space="0" w:color="auto"/>
            <w:left w:val="none" w:sz="0" w:space="0" w:color="auto"/>
            <w:bottom w:val="none" w:sz="0" w:space="0" w:color="auto"/>
            <w:right w:val="none" w:sz="0" w:space="0" w:color="auto"/>
          </w:divBdr>
          <w:divsChild>
            <w:div w:id="388310430">
              <w:marLeft w:val="0"/>
              <w:marRight w:val="0"/>
              <w:marTop w:val="0"/>
              <w:marBottom w:val="0"/>
              <w:divBdr>
                <w:top w:val="none" w:sz="0" w:space="0" w:color="auto"/>
                <w:left w:val="none" w:sz="0" w:space="0" w:color="auto"/>
                <w:bottom w:val="none" w:sz="0" w:space="0" w:color="auto"/>
                <w:right w:val="none" w:sz="0" w:space="0" w:color="auto"/>
              </w:divBdr>
            </w:div>
          </w:divsChild>
        </w:div>
        <w:div w:id="1190026781">
          <w:marLeft w:val="0"/>
          <w:marRight w:val="0"/>
          <w:marTop w:val="0"/>
          <w:marBottom w:val="0"/>
          <w:divBdr>
            <w:top w:val="none" w:sz="0" w:space="0" w:color="auto"/>
            <w:left w:val="none" w:sz="0" w:space="0" w:color="auto"/>
            <w:bottom w:val="none" w:sz="0" w:space="0" w:color="auto"/>
            <w:right w:val="none" w:sz="0" w:space="0" w:color="auto"/>
          </w:divBdr>
          <w:divsChild>
            <w:div w:id="1511989429">
              <w:marLeft w:val="0"/>
              <w:marRight w:val="0"/>
              <w:marTop w:val="0"/>
              <w:marBottom w:val="0"/>
              <w:divBdr>
                <w:top w:val="none" w:sz="0" w:space="0" w:color="auto"/>
                <w:left w:val="none" w:sz="0" w:space="0" w:color="auto"/>
                <w:bottom w:val="none" w:sz="0" w:space="0" w:color="auto"/>
                <w:right w:val="none" w:sz="0" w:space="0" w:color="auto"/>
              </w:divBdr>
            </w:div>
          </w:divsChild>
        </w:div>
        <w:div w:id="1978757787">
          <w:marLeft w:val="0"/>
          <w:marRight w:val="0"/>
          <w:marTop w:val="0"/>
          <w:marBottom w:val="0"/>
          <w:divBdr>
            <w:top w:val="none" w:sz="0" w:space="0" w:color="auto"/>
            <w:left w:val="none" w:sz="0" w:space="0" w:color="auto"/>
            <w:bottom w:val="none" w:sz="0" w:space="0" w:color="auto"/>
            <w:right w:val="none" w:sz="0" w:space="0" w:color="auto"/>
          </w:divBdr>
          <w:divsChild>
            <w:div w:id="75328169">
              <w:marLeft w:val="0"/>
              <w:marRight w:val="0"/>
              <w:marTop w:val="0"/>
              <w:marBottom w:val="0"/>
              <w:divBdr>
                <w:top w:val="none" w:sz="0" w:space="0" w:color="auto"/>
                <w:left w:val="none" w:sz="0" w:space="0" w:color="auto"/>
                <w:bottom w:val="none" w:sz="0" w:space="0" w:color="auto"/>
                <w:right w:val="none" w:sz="0" w:space="0" w:color="auto"/>
              </w:divBdr>
            </w:div>
          </w:divsChild>
        </w:div>
        <w:div w:id="2093157864">
          <w:marLeft w:val="0"/>
          <w:marRight w:val="0"/>
          <w:marTop w:val="0"/>
          <w:marBottom w:val="0"/>
          <w:divBdr>
            <w:top w:val="none" w:sz="0" w:space="0" w:color="auto"/>
            <w:left w:val="none" w:sz="0" w:space="0" w:color="auto"/>
            <w:bottom w:val="none" w:sz="0" w:space="0" w:color="auto"/>
            <w:right w:val="none" w:sz="0" w:space="0" w:color="auto"/>
          </w:divBdr>
          <w:divsChild>
            <w:div w:id="70938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352804499">
      <w:bodyDiv w:val="1"/>
      <w:marLeft w:val="0"/>
      <w:marRight w:val="0"/>
      <w:marTop w:val="0"/>
      <w:marBottom w:val="0"/>
      <w:divBdr>
        <w:top w:val="none" w:sz="0" w:space="0" w:color="auto"/>
        <w:left w:val="none" w:sz="0" w:space="0" w:color="auto"/>
        <w:bottom w:val="none" w:sz="0" w:space="0" w:color="auto"/>
        <w:right w:val="none" w:sz="0" w:space="0" w:color="auto"/>
      </w:divBdr>
    </w:div>
    <w:div w:id="1571308108">
      <w:bodyDiv w:val="1"/>
      <w:marLeft w:val="0"/>
      <w:marRight w:val="0"/>
      <w:marTop w:val="0"/>
      <w:marBottom w:val="0"/>
      <w:divBdr>
        <w:top w:val="none" w:sz="0" w:space="0" w:color="auto"/>
        <w:left w:val="none" w:sz="0" w:space="0" w:color="auto"/>
        <w:bottom w:val="none" w:sz="0" w:space="0" w:color="auto"/>
        <w:right w:val="none" w:sz="0" w:space="0" w:color="auto"/>
      </w:divBdr>
    </w:div>
    <w:div w:id="1575552325">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glc.net/ForAuthors?view=StructuralTemplateAndFormattingInstructions" TargetMode="External"/><Relationship Id="rId13" Type="http://schemas.openxmlformats.org/officeDocument/2006/relationships/image" Target="media/image1.emf"/><Relationship Id="rId18" Type="http://schemas.openxmlformats.org/officeDocument/2006/relationships/hyperlink" Target="https://support.microsoft.com/en-us/office/apply-styles-f8b96097-4d25-4fac-8200-6139c8093109"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p2sl.berkeley.edu/wp-content/uploads/2016/03/Tommelein_Ballard-1997-Coordinating-Specialists-CoordSpecTR97-8.pdf" TargetMode="External"/><Relationship Id="rId7" Type="http://schemas.openxmlformats.org/officeDocument/2006/relationships/endnotes" Target="endnotes.xml"/><Relationship Id="rId12" Type="http://schemas.openxmlformats.org/officeDocument/2006/relationships/hyperlink" Target="https://www.iglc.net/Papers" TargetMode="External"/><Relationship Id="rId17" Type="http://schemas.openxmlformats.org/officeDocument/2006/relationships/hyperlink" Target="https://hdl.handle.net/2027.42/104987"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0167-9236(94)00041-2" TargetMode="External"/><Relationship Id="rId20" Type="http://schemas.openxmlformats.org/officeDocument/2006/relationships/hyperlink" Target="https://doi.org/10.1061/(ASCE)0733-9364(1998)124:4(27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tationmachine.net/apa"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61/(ASCE)0733-9364(1993)119:4(714)"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apastyle.apa.org/" TargetMode="External"/><Relationship Id="rId19" Type="http://schemas.openxmlformats.org/officeDocument/2006/relationships/hyperlink" Target="https://support.microsoft.com/en-us/office/word-options-advanced-1b3d9436-bc3a-4c5d-a55f-17450e701663" TargetMode="External"/><Relationship Id="rId4" Type="http://schemas.openxmlformats.org/officeDocument/2006/relationships/settings" Target="settings.xml"/><Relationship Id="rId9" Type="http://schemas.openxmlformats.org/officeDocument/2006/relationships/hyperlink" Target="https://orcid.org/" TargetMode="External"/><Relationship Id="rId14" Type="http://schemas.openxmlformats.org/officeDocument/2006/relationships/image" Target="media/image2.png"/><Relationship Id="rId22" Type="http://schemas.openxmlformats.org/officeDocument/2006/relationships/hyperlink" Target="https://doi.org/10.1061/(ASCE)0733-9364(1999)125:5(304)" TargetMode="External"/><Relationship Id="rId27" Type="http://schemas.openxmlformats.org/officeDocument/2006/relationships/header" Target="head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mailto:tommelein@berkeley.edu" TargetMode="External"/><Relationship Id="rId3" Type="http://schemas.openxmlformats.org/officeDocument/2006/relationships/hyperlink" Target="mailto:eric.forcael@uss.cl" TargetMode="External"/><Relationship Id="rId7" Type="http://schemas.openxmlformats.org/officeDocument/2006/relationships/hyperlink" Target="https://orcid.org/0000-0001-9132-2985" TargetMode="External"/><Relationship Id="rId2" Type="http://schemas.openxmlformats.org/officeDocument/2006/relationships/hyperlink" Target="https://orcid.org/0000-0002-4596-1564" TargetMode="External"/><Relationship Id="rId1" Type="http://schemas.openxmlformats.org/officeDocument/2006/relationships/hyperlink" Target="mailto:frode.drevland@ntnu.no" TargetMode="External"/><Relationship Id="rId6" Type="http://schemas.openxmlformats.org/officeDocument/2006/relationships/hyperlink" Target="mailto:mani.poshdar@aut.ac.nz" TargetMode="External"/><Relationship Id="rId5" Type="http://schemas.openxmlformats.org/officeDocument/2006/relationships/hyperlink" Target="https://orcid.org/0000-0002-3986-9534" TargetMode="External"/><Relationship Id="rId4" Type="http://schemas.openxmlformats.org/officeDocument/2006/relationships/hyperlink" Target="mailto:hamzeh@ualberta.ca" TargetMode="External"/><Relationship Id="rId9" Type="http://schemas.openxmlformats.org/officeDocument/2006/relationships/hyperlink" Target="https://orcid.org/0000-0002-9941-6596"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24928/20YY/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F36EB-33A8-4BF9-9435-5DC6C9F55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535</Words>
  <Characters>20720</Characters>
  <Application>Microsoft Office Word</Application>
  <DocSecurity>0</DocSecurity>
  <Lines>304</Lines>
  <Paragraphs>1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151</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de.drevland@ntnu.no;Eric Forcael;Farook Hamzeh;Mani Poshdar;Iris D. Tommelein</dc:creator>
  <cp:keywords/>
  <dc:description/>
  <cp:lastModifiedBy>Frode Drevland</cp:lastModifiedBy>
  <cp:revision>2</cp:revision>
  <dcterms:created xsi:type="dcterms:W3CDTF">2025-10-16T09:52:00Z</dcterms:created>
  <dcterms:modified xsi:type="dcterms:W3CDTF">2025-10-1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b807b1-715f-4147-ac03-137c54adfd81</vt:lpwstr>
  </property>
</Properties>
</file>